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35C9DD2A"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 xml:space="preserve">-like Sur7 family proteins </w:t>
      </w:r>
      <w:del w:id="0" w:author="Charlotte Dawson" w:date="2020-01-12T11:21:00Z">
        <w:r w:rsidDel="00FF5485">
          <w:rPr>
            <w:b/>
            <w:bCs/>
          </w:rPr>
          <w:delText>and</w:delText>
        </w:r>
        <w:r w:rsidR="000E6F74" w:rsidDel="00FF5485">
          <w:rPr>
            <w:b/>
            <w:bCs/>
          </w:rPr>
          <w:delText xml:space="preserve"> </w:delText>
        </w:r>
        <w:commentRangeStart w:id="1"/>
        <w:commentRangeStart w:id="2"/>
        <w:r w:rsidDel="00FF5485">
          <w:rPr>
            <w:b/>
            <w:bCs/>
          </w:rPr>
          <w:delText>GTPases</w:delText>
        </w:r>
      </w:del>
      <w:commentRangeEnd w:id="1"/>
      <w:r w:rsidR="00FF5485">
        <w:rPr>
          <w:rStyle w:val="CommentReference"/>
        </w:rPr>
        <w:commentReference w:id="1"/>
      </w:r>
      <w:commentRangeEnd w:id="2"/>
      <w:r w:rsidR="005F0E07">
        <w:rPr>
          <w:rStyle w:val="CommentReference"/>
        </w:rPr>
        <w:commentReference w:id="2"/>
      </w:r>
    </w:p>
    <w:p w14:paraId="4D6C98D1" w14:textId="445E78B2"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xml:space="preserve">, </w:t>
      </w:r>
      <w:proofErr w:type="spellStart"/>
      <w:r>
        <w:rPr>
          <w:b/>
          <w:bCs/>
        </w:rPr>
        <w:t>Harinda</w:t>
      </w:r>
      <w:proofErr w:type="spellEnd"/>
      <w:r>
        <w:rPr>
          <w:b/>
          <w:bCs/>
        </w:rPr>
        <w:t xml:space="preserve"> Rajapaksha</w:t>
      </w:r>
      <w:r>
        <w:rPr>
          <w:b/>
          <w:bCs/>
          <w:vertAlign w:val="superscript"/>
        </w:rPr>
        <w:t>2</w:t>
      </w:r>
      <w:r>
        <w:rPr>
          <w:b/>
          <w:bCs/>
        </w:rPr>
        <w:t>, Pierre Faou</w:t>
      </w:r>
      <w:r>
        <w:rPr>
          <w:b/>
          <w:bCs/>
          <w:vertAlign w:val="superscript"/>
        </w:rPr>
        <w:t>2</w:t>
      </w:r>
      <w:r>
        <w:rPr>
          <w:b/>
          <w:bCs/>
        </w:rPr>
        <w:t xml:space="preserve">, </w:t>
      </w:r>
      <w:ins w:id="3" w:author="Mark Bleackley" w:date="2020-01-16T16:25:00Z">
        <w:r w:rsidR="00F11B7E">
          <w:rPr>
            <w:b/>
            <w:bCs/>
          </w:rPr>
          <w:t>Mark R Bleackley</w:t>
        </w:r>
        <w:r w:rsidR="00F11B7E">
          <w:rPr>
            <w:b/>
            <w:bCs/>
            <w:vertAlign w:val="superscript"/>
          </w:rPr>
          <w:t>1</w:t>
        </w:r>
      </w:ins>
      <w:ins w:id="4" w:author="Mark Bleackley" w:date="2020-01-16T16:27:00Z">
        <w:r w:rsidR="00A361F2">
          <w:rPr>
            <w:b/>
            <w:bCs/>
            <w:vertAlign w:val="superscript"/>
          </w:rPr>
          <w:t>$</w:t>
        </w:r>
      </w:ins>
      <w:ins w:id="5" w:author="Mark Bleackley" w:date="2020-01-16T16:25:00Z">
        <w:r w:rsidR="00F11B7E">
          <w:rPr>
            <w:b/>
            <w:bCs/>
          </w:rPr>
          <w:t>,</w:t>
        </w:r>
        <w:r w:rsidR="00F11B7E">
          <w:rPr>
            <w:b/>
            <w:bCs/>
            <w:vertAlign w:val="subscript"/>
          </w:rPr>
          <w:t xml:space="preserve"> </w:t>
        </w:r>
      </w:ins>
      <w:r>
        <w:rPr>
          <w:b/>
          <w:bCs/>
        </w:rPr>
        <w:t xml:space="preserve">Marilyn </w:t>
      </w:r>
      <w:r w:rsidR="00B14BB0">
        <w:rPr>
          <w:b/>
          <w:bCs/>
        </w:rPr>
        <w:t xml:space="preserve">A </w:t>
      </w:r>
      <w:r>
        <w:rPr>
          <w:b/>
          <w:bCs/>
        </w:rPr>
        <w:t>Anderson</w:t>
      </w:r>
      <w:r>
        <w:rPr>
          <w:b/>
          <w:bCs/>
          <w:vertAlign w:val="superscript"/>
        </w:rPr>
        <w:t>1</w:t>
      </w:r>
      <w:ins w:id="6" w:author="Mark Bleackley" w:date="2020-01-16T16:27:00Z">
        <w:r w:rsidR="00A361F2">
          <w:rPr>
            <w:b/>
            <w:bCs/>
            <w:vertAlign w:val="superscript"/>
          </w:rPr>
          <w:t>$</w:t>
        </w:r>
      </w:ins>
      <w:ins w:id="7" w:author="Mark Bleackley" w:date="2020-01-16T16:26:00Z">
        <w:r w:rsidR="00F11B7E">
          <w:rPr>
            <w:b/>
            <w:bCs/>
            <w:vertAlign w:val="superscript"/>
          </w:rPr>
          <w:t>#</w:t>
        </w:r>
      </w:ins>
      <w:del w:id="8" w:author="Mark Bleackley" w:date="2020-01-16T16:26:00Z">
        <w:r w:rsidDel="00F11B7E">
          <w:rPr>
            <w:b/>
            <w:bCs/>
          </w:rPr>
          <w:delText>,</w:delText>
        </w:r>
      </w:del>
      <w:r>
        <w:rPr>
          <w:b/>
          <w:bCs/>
        </w:rPr>
        <w:t xml:space="preserve"> </w:t>
      </w:r>
      <w:del w:id="9" w:author="Mark Bleackley" w:date="2020-01-16T16:25:00Z">
        <w:r w:rsidDel="00F11B7E">
          <w:rPr>
            <w:b/>
            <w:bCs/>
          </w:rPr>
          <w:delText xml:space="preserve">Mark </w:delText>
        </w:r>
        <w:r w:rsidR="00B14BB0" w:rsidDel="00F11B7E">
          <w:rPr>
            <w:b/>
            <w:bCs/>
          </w:rPr>
          <w:delText xml:space="preserve">R </w:delText>
        </w:r>
        <w:r w:rsidDel="00F11B7E">
          <w:rPr>
            <w:b/>
            <w:bCs/>
          </w:rPr>
          <w:delText>Bleackley</w:delText>
        </w:r>
        <w:r w:rsidDel="00F11B7E">
          <w:rPr>
            <w:b/>
            <w:bCs/>
            <w:vertAlign w:val="superscript"/>
          </w:rPr>
          <w:delText>1#</w:delText>
        </w:r>
      </w:del>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6BBE6DC9" w14:textId="77490D91" w:rsidR="00F11B7E" w:rsidRDefault="00AC1538" w:rsidP="00F11B7E">
      <w:pPr>
        <w:spacing w:line="480" w:lineRule="auto"/>
        <w:rPr>
          <w:ins w:id="10" w:author="Mark Bleackley" w:date="2020-01-16T16:27:00Z"/>
          <w:b/>
          <w:bCs/>
        </w:rPr>
      </w:pPr>
      <w:r>
        <w:rPr>
          <w:b/>
          <w:bCs/>
          <w:vertAlign w:val="superscript"/>
        </w:rPr>
        <w:t xml:space="preserve"># </w:t>
      </w:r>
      <w:r>
        <w:rPr>
          <w:b/>
          <w:bCs/>
        </w:rPr>
        <w:t>To whom correspondence should be addressed</w:t>
      </w:r>
      <w:r w:rsidR="008C1F33">
        <w:rPr>
          <w:b/>
          <w:bCs/>
        </w:rPr>
        <w:t xml:space="preserve">. </w:t>
      </w:r>
      <w:r w:rsidR="00F11B7E">
        <w:rPr>
          <w:b/>
          <w:bCs/>
        </w:rPr>
        <w:fldChar w:fldCharType="begin"/>
      </w:r>
      <w:r w:rsidR="00F11B7E">
        <w:rPr>
          <w:b/>
          <w:bCs/>
        </w:rPr>
        <w:instrText xml:space="preserve"> HYPERLINK "mailto:</w:instrText>
      </w:r>
      <w:r w:rsidR="00F11B7E" w:rsidRPr="00FA3D72">
        <w:instrText>m.anderson@latrobe.edu.au</w:instrText>
      </w:r>
      <w:r w:rsidR="00F11B7E">
        <w:rPr>
          <w:b/>
          <w:bCs/>
        </w:rPr>
        <w:instrText xml:space="preserve">" </w:instrText>
      </w:r>
      <w:r w:rsidR="00F11B7E">
        <w:rPr>
          <w:b/>
          <w:bCs/>
        </w:rPr>
        <w:fldChar w:fldCharType="separate"/>
      </w:r>
      <w:r w:rsidR="00F11B7E" w:rsidRPr="00F11B7E">
        <w:rPr>
          <w:rStyle w:val="Hyperlink"/>
          <w:b/>
          <w:bCs/>
        </w:rPr>
        <w:t>m.</w:t>
      </w:r>
      <w:ins w:id="11" w:author="Mark Bleackley" w:date="2020-01-16T16:26:00Z">
        <w:r w:rsidR="00F11B7E" w:rsidRPr="00F11B7E">
          <w:rPr>
            <w:rStyle w:val="Hyperlink"/>
            <w:b/>
            <w:bCs/>
          </w:rPr>
          <w:t>anderson</w:t>
        </w:r>
      </w:ins>
      <w:del w:id="12" w:author="Mark Bleackley" w:date="2020-01-16T16:26:00Z">
        <w:r w:rsidR="00F11B7E" w:rsidRPr="00F11B7E" w:rsidDel="00F11B7E">
          <w:rPr>
            <w:rStyle w:val="Hyperlink"/>
            <w:b/>
            <w:bCs/>
          </w:rPr>
          <w:delText>bleackley</w:delText>
        </w:r>
      </w:del>
      <w:r w:rsidR="00F11B7E" w:rsidRPr="00F11B7E">
        <w:rPr>
          <w:rStyle w:val="Hyperlink"/>
          <w:b/>
          <w:bCs/>
        </w:rPr>
        <w:t>@latrobe.edu.au</w:t>
      </w:r>
      <w:ins w:id="13" w:author="Mark Bleackley" w:date="2020-01-16T16:26:00Z">
        <w:r w:rsidR="00F11B7E">
          <w:rPr>
            <w:b/>
            <w:bCs/>
          </w:rPr>
          <w:fldChar w:fldCharType="end"/>
        </w:r>
      </w:ins>
    </w:p>
    <w:p w14:paraId="6076C5F6" w14:textId="2DD3AE68" w:rsidR="00F11B7E" w:rsidRPr="00FA3D72" w:rsidRDefault="00A361F2" w:rsidP="00F11B7E">
      <w:pPr>
        <w:spacing w:line="480" w:lineRule="auto"/>
        <w:rPr>
          <w:b/>
          <w:bCs/>
        </w:rPr>
      </w:pPr>
      <w:ins w:id="14" w:author="Mark Bleackley" w:date="2020-01-16T16:27:00Z">
        <w:r>
          <w:rPr>
            <w:b/>
            <w:bCs/>
            <w:vertAlign w:val="superscript"/>
          </w:rPr>
          <w:t xml:space="preserve">$ </w:t>
        </w:r>
        <w:r>
          <w:rPr>
            <w:b/>
            <w:bCs/>
          </w:rPr>
          <w:t>These authors contributed equally to this work</w:t>
        </w:r>
      </w:ins>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11"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w:t>
      </w:r>
      <w:proofErr w:type="spellStart"/>
      <w:r>
        <w:rPr>
          <w:rStyle w:val="orcid-id-https"/>
          <w:b/>
          <w:bCs/>
        </w:rPr>
        <w:t>Ceron</w:t>
      </w:r>
      <w:proofErr w:type="spellEnd"/>
      <w:r>
        <w:rPr>
          <w:rStyle w:val="orcid-id-https"/>
          <w:b/>
          <w:bCs/>
        </w:rPr>
        <w:t xml:space="preserve"> </w:t>
      </w:r>
      <w:hyperlink r:id="rId12"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proofErr w:type="spellStart"/>
      <w:r>
        <w:rPr>
          <w:rStyle w:val="orcid-id-https"/>
          <w:b/>
          <w:bCs/>
        </w:rPr>
        <w:t>Harinda</w:t>
      </w:r>
      <w:proofErr w:type="spellEnd"/>
      <w:r>
        <w:rPr>
          <w:rStyle w:val="orcid-id-https"/>
          <w:b/>
          <w:bCs/>
        </w:rPr>
        <w:t xml:space="preserve"> </w:t>
      </w:r>
      <w:proofErr w:type="spellStart"/>
      <w:r>
        <w:rPr>
          <w:rStyle w:val="orcid-id-https"/>
          <w:b/>
          <w:bCs/>
        </w:rPr>
        <w:t>Rajapaksha</w:t>
      </w:r>
      <w:proofErr w:type="spellEnd"/>
      <w:r>
        <w:rPr>
          <w:rStyle w:val="orcid-id-https"/>
          <w:b/>
          <w:bCs/>
        </w:rPr>
        <w:t xml:space="preserve"> </w:t>
      </w:r>
      <w:hyperlink r:id="rId13"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 xml:space="preserve">Pierre </w:t>
      </w:r>
      <w:proofErr w:type="spellStart"/>
      <w:r>
        <w:rPr>
          <w:rStyle w:val="orcid-id-https"/>
          <w:b/>
          <w:bCs/>
        </w:rPr>
        <w:t>Faou</w:t>
      </w:r>
      <w:proofErr w:type="spellEnd"/>
      <w:r>
        <w:rPr>
          <w:rStyle w:val="orcid-id-https"/>
        </w:rPr>
        <w:t xml:space="preserve"> </w:t>
      </w:r>
      <w:hyperlink r:id="rId14"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5" w:history="1">
        <w:r w:rsidRPr="004734A6">
          <w:rPr>
            <w:rStyle w:val="Hyperlink"/>
          </w:rPr>
          <w:t>https://orcid.org/0000-0002-8257-5128</w:t>
        </w:r>
      </w:hyperlink>
      <w:r>
        <w:rPr>
          <w:rStyle w:val="orcid-id-https"/>
        </w:rPr>
        <w:t xml:space="preserve"> </w:t>
      </w:r>
    </w:p>
    <w:p w14:paraId="4D7F6ECB" w14:textId="09C4DAD0" w:rsidR="00564787" w:rsidRPr="00FA3D72" w:rsidRDefault="00564787" w:rsidP="00B94229">
      <w:pPr>
        <w:spacing w:line="480" w:lineRule="auto"/>
        <w:rPr>
          <w:b/>
          <w:bCs/>
        </w:rPr>
      </w:pPr>
      <w:r w:rsidRPr="00FA3D72">
        <w:rPr>
          <w:b/>
          <w:bCs/>
        </w:rPr>
        <w:t>Mark Bleackley</w:t>
      </w:r>
      <w:r w:rsidR="007603FF" w:rsidRPr="00FA3D72">
        <w:rPr>
          <w:b/>
          <w:bCs/>
        </w:rPr>
        <w:t xml:space="preserve"> </w:t>
      </w:r>
      <w:hyperlink r:id="rId16" w:history="1">
        <w:r w:rsidR="00DA3694" w:rsidRPr="00FA3D72">
          <w:rPr>
            <w:rStyle w:val="Hyperlink"/>
          </w:rPr>
          <w:t>https://orcid.org/0000-0002-9717-7560</w:t>
        </w:r>
      </w:hyperlink>
      <w:r w:rsidR="00DA3694" w:rsidRPr="00FA3D72">
        <w:rPr>
          <w:b/>
          <w:bCs/>
        </w:rPr>
        <w:t xml:space="preserve"> </w:t>
      </w:r>
    </w:p>
    <w:p w14:paraId="600B2365" w14:textId="77777777" w:rsidR="00DA3694" w:rsidRPr="00FA3D72" w:rsidRDefault="00DA3694" w:rsidP="00B94229">
      <w:pPr>
        <w:spacing w:line="480" w:lineRule="auto"/>
      </w:pPr>
    </w:p>
    <w:p w14:paraId="21165E22" w14:textId="77777777" w:rsidR="00564787" w:rsidDel="00A361F2" w:rsidRDefault="00564787" w:rsidP="00B94229">
      <w:pPr>
        <w:spacing w:line="480" w:lineRule="auto"/>
        <w:rPr>
          <w:del w:id="15" w:author="Mark Bleackley" w:date="2020-01-16T16:27:00Z"/>
          <w:b/>
          <w:bCs/>
        </w:rPr>
      </w:pPr>
    </w:p>
    <w:p w14:paraId="0CE02698" w14:textId="7CD06C43" w:rsidR="00186A2A" w:rsidRDefault="00186A2A" w:rsidP="00B94229">
      <w:pPr>
        <w:spacing w:line="480" w:lineRule="auto"/>
        <w:rPr>
          <w:b/>
          <w:bCs/>
        </w:rPr>
      </w:pPr>
      <w:r>
        <w:rPr>
          <w:b/>
          <w:bCs/>
        </w:rPr>
        <w:t>Word count</w:t>
      </w:r>
      <w:r w:rsidR="00526181">
        <w:rPr>
          <w:b/>
          <w:bCs/>
        </w:rPr>
        <w:t xml:space="preserve">: </w:t>
      </w:r>
      <w:del w:id="16" w:author="Charlotte Dawson" w:date="2020-01-22T07:56:00Z">
        <w:r w:rsidR="00526181" w:rsidDel="00FA3D72">
          <w:rPr>
            <w:b/>
            <w:bCs/>
          </w:rPr>
          <w:delText>8309</w:delText>
        </w:r>
      </w:del>
      <w:ins w:id="17" w:author="Charlotte Dawson" w:date="2020-01-22T07:56:00Z">
        <w:r w:rsidR="00FA3D72">
          <w:rPr>
            <w:b/>
            <w:bCs/>
          </w:rPr>
          <w:t xml:space="preserve"> 8921</w:t>
        </w:r>
      </w:ins>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proofErr w:type="spellStart"/>
      <w:r w:rsidRPr="009A6344">
        <w:t>sEVs</w:t>
      </w:r>
      <w:proofErr w:type="spellEnd"/>
      <w:r w:rsidRPr="009A6344">
        <w:t xml:space="preserve">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 xml:space="preserve">TEMs – </w:t>
      </w:r>
      <w:proofErr w:type="spellStart"/>
      <w:r w:rsidRPr="009A6344">
        <w:t>tetraspanin</w:t>
      </w:r>
      <w:proofErr w:type="spellEnd"/>
      <w:r w:rsidRPr="009A6344">
        <w:t xml:space="preserve">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35197477" w14:textId="6A3925A2" w:rsidR="001B642C" w:rsidRDefault="00DE3245" w:rsidP="00DE3245">
      <w:pPr>
        <w:spacing w:line="480" w:lineRule="auto"/>
        <w:rPr>
          <w:ins w:id="18" w:author="Charlotte Dawson" w:date="2020-01-12T10:31:00Z"/>
        </w:rPr>
      </w:pPr>
      <w:r>
        <w:t xml:space="preserve">Extracellular </w:t>
      </w:r>
      <w:proofErr w:type="spellStart"/>
      <w:r>
        <w:t>vesicles</w:t>
      </w:r>
      <w:proofErr w:type="spellEnd"/>
      <w:r>
        <w:t xml:space="preserve">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commentRangeStart w:id="19"/>
      <w:commentRangeStart w:id="20"/>
      <w:ins w:id="21" w:author="Charlotte Dawson" w:date="2020-01-12T10:51:00Z">
        <w:r w:rsidR="001B642C">
          <w:t>Despite</w:t>
        </w:r>
      </w:ins>
      <w:commentRangeEnd w:id="19"/>
      <w:ins w:id="22" w:author="Charlotte Dawson" w:date="2020-01-12T11:16:00Z">
        <w:r w:rsidR="00FF5485">
          <w:rPr>
            <w:rStyle w:val="CommentReference"/>
          </w:rPr>
          <w:commentReference w:id="19"/>
        </w:r>
      </w:ins>
      <w:commentRangeEnd w:id="20"/>
      <w:r w:rsidR="005F0E07">
        <w:rPr>
          <w:rStyle w:val="CommentReference"/>
        </w:rPr>
        <w:commentReference w:id="20"/>
      </w:r>
      <w:ins w:id="23" w:author="Charlotte Dawson" w:date="2020-01-12T10:51:00Z">
        <w:r w:rsidR="001B642C">
          <w:t xml:space="preserve"> their role in fungal EV biogenesis, ESCRT proteins such as Vps23 (Tsg101) and Bro1 (ALIX) are not present as fungal EV cargo.</w:t>
        </w:r>
      </w:ins>
      <w:ins w:id="24" w:author="Charlotte Dawson" w:date="2020-01-12T10:59:00Z">
        <w:r w:rsidR="00E2055B">
          <w:t xml:space="preserve"> </w:t>
        </w:r>
      </w:ins>
      <w:ins w:id="25" w:author="Charlotte Dawson" w:date="2020-01-12T11:14:00Z">
        <w:r w:rsidR="00FF5485">
          <w:t xml:space="preserve">Furthermore, </w:t>
        </w:r>
      </w:ins>
      <w:proofErr w:type="spellStart"/>
      <w:ins w:id="26" w:author="Charlotte Dawson" w:date="2020-01-12T11:15:00Z">
        <w:r w:rsidR="00FF5485">
          <w:t>tetraspanin</w:t>
        </w:r>
        <w:proofErr w:type="spellEnd"/>
        <w:r w:rsidR="00FF5485">
          <w:t xml:space="preserve"> homologs are yet to be identified in </w:t>
        </w:r>
      </w:ins>
      <w:ins w:id="27" w:author="Charlotte Dawson" w:date="2020-01-12T11:14:00Z">
        <w:r w:rsidR="00FF5485">
          <w:t xml:space="preserve">many fungi including </w:t>
        </w:r>
      </w:ins>
      <w:ins w:id="28" w:author="Charlotte Dawson" w:date="2020-01-12T11:15:00Z">
        <w:r w:rsidR="00FF5485">
          <w:t xml:space="preserve">the model yeast </w:t>
        </w:r>
        <w:r w:rsidR="00FF5485" w:rsidRPr="00FF5485">
          <w:rPr>
            <w:i/>
            <w:iCs/>
          </w:rPr>
          <w:t>S. cerevisiae</w:t>
        </w:r>
        <w:r w:rsidR="00FF5485">
          <w:t>.</w:t>
        </w:r>
      </w:ins>
      <w:ins w:id="29" w:author="Charlotte Dawson" w:date="2020-01-12T10:51:00Z">
        <w:r w:rsidR="001B642C" w:rsidDel="001B642C">
          <w:t xml:space="preserve"> </w:t>
        </w:r>
      </w:ins>
      <w:del w:id="30" w:author="Charlotte Dawson" w:date="2020-01-12T10:51:00Z">
        <w:r w:rsidR="00B26DC0" w:rsidDel="001B642C">
          <w:delText xml:space="preserve">Unfortunately, </w:delText>
        </w:r>
        <w:r w:rsidR="00F71CF1" w:rsidDel="001B642C">
          <w:delText>mammalian EV markers</w:delText>
        </w:r>
        <w:r w:rsidDel="001B642C">
          <w:delText xml:space="preserve"> such as tetraspanins and ESCRT components, either </w:delText>
        </w:r>
        <w:r w:rsidR="00F71CF1" w:rsidDel="001B642C">
          <w:delText>have no</w:delText>
        </w:r>
        <w:r w:rsidDel="001B642C">
          <w:delText xml:space="preserve"> fungal homologs or are </w:delText>
        </w:r>
        <w:r w:rsidR="00F71CF1" w:rsidDel="001B642C">
          <w:delText>absent</w:delText>
        </w:r>
        <w:r w:rsidDel="001B642C">
          <w:delText xml:space="preserve"> in fungal EVs. </w:delText>
        </w:r>
      </w:del>
    </w:p>
    <w:p w14:paraId="5B9A8B4F" w14:textId="7E005519" w:rsidR="00DE3245" w:rsidRDefault="00DE3245" w:rsidP="00DE3245">
      <w:pPr>
        <w:spacing w:line="480" w:lineRule="auto"/>
      </w:pPr>
      <w:r>
        <w:t>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w:t>
      </w:r>
      <w:del w:id="31" w:author="Charlotte Dawson" w:date="2020-01-12T11:45:00Z">
        <w:r w:rsidDel="00093951">
          <w:delText xml:space="preserve">a variety of Rho </w:delText>
        </w:r>
        <w:r w:rsidR="00EF121C" w:rsidDel="00093951">
          <w:delText xml:space="preserve">and Rab </w:delText>
        </w:r>
        <w:r w:rsidDel="00093951">
          <w:delText xml:space="preserve">GTPases as well as the </w:delText>
        </w:r>
      </w:del>
      <w:ins w:id="32" w:author="Charlotte Dawson" w:date="2020-01-12T11:45:00Z">
        <w:r w:rsidR="00093951">
          <w:t xml:space="preserve">the </w:t>
        </w:r>
      </w:ins>
      <w:r>
        <w:t xml:space="preserve">claudin-like </w:t>
      </w:r>
      <w:commentRangeStart w:id="33"/>
      <w:ins w:id="34" w:author="Charlotte Dawson" w:date="2020-01-12T11:46:00Z">
        <w:r w:rsidR="00093951">
          <w:t>Sur7</w:t>
        </w:r>
      </w:ins>
      <w:commentRangeEnd w:id="33"/>
      <w:ins w:id="35" w:author="Charlotte Dawson" w:date="2020-01-22T07:56:00Z">
        <w:r w:rsidR="00FA3D72">
          <w:rPr>
            <w:rStyle w:val="CommentReference"/>
          </w:rPr>
          <w:commentReference w:id="33"/>
        </w:r>
      </w:ins>
      <w:ins w:id="36" w:author="Charlotte Dawson" w:date="2020-01-12T11:46:00Z">
        <w:r w:rsidR="00093951">
          <w:t xml:space="preserve"> family (</w:t>
        </w:r>
        <w:proofErr w:type="spellStart"/>
        <w:r w:rsidR="00093951">
          <w:t>Pfam</w:t>
        </w:r>
        <w:proofErr w:type="spellEnd"/>
        <w:r w:rsidR="00093951">
          <w:t xml:space="preserve">: </w:t>
        </w:r>
        <w:r w:rsidR="00093951" w:rsidRPr="00CD02E8">
          <w:t>PF06687</w:t>
        </w:r>
        <w:r w:rsidR="00093951">
          <w:t>)</w:t>
        </w:r>
      </w:ins>
      <w:ins w:id="37" w:author="Mark Bleackley" w:date="2020-01-16T16:11:00Z">
        <w:r w:rsidR="003E0F8C">
          <w:t xml:space="preserve"> </w:t>
        </w:r>
      </w:ins>
      <w:del w:id="38" w:author="Charlotte Dawson" w:date="2020-01-12T11:46:00Z">
        <w:r w:rsidDel="00093951">
          <w:delText xml:space="preserve">eisosome </w:delText>
        </w:r>
      </w:del>
      <w:r>
        <w:t xml:space="preserve">proteins Sur7 and Evp1 (orf19.6741). A complementary set of </w:t>
      </w:r>
      <w:r w:rsidR="008B435C">
        <w:t>62</w:t>
      </w:r>
      <w:r>
        <w:t xml:space="preserve"> EV depleted proteins </w:t>
      </w:r>
      <w:ins w:id="39" w:author="Marilyn Anne" w:date="2020-01-17T12:54:00Z">
        <w:r w:rsidR="005F0E07">
          <w:t>was</w:t>
        </w:r>
      </w:ins>
      <w:del w:id="40" w:author="Marilyn Anne" w:date="2020-01-17T12:54:00Z">
        <w:r w:rsidDel="005F0E07">
          <w:delText>w</w:delText>
        </w:r>
      </w:del>
      <w:r>
        <w:t xml:space="preserv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del w:id="41" w:author="Mark Bleackley" w:date="2020-01-16T16:11:00Z">
        <w:r w:rsidR="00FB5721" w:rsidDel="003E0F8C">
          <w:delText>,</w:delText>
        </w:r>
      </w:del>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lastRenderedPageBreak/>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4327A6DB"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96F3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96F3E">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96F3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96F3E">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15,"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96F3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231,"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230,"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72351E13" w:rsidR="00A40090" w:rsidRPr="00EA76C7" w:rsidRDefault="00377243" w:rsidP="00B94229">
      <w:pPr>
        <w:spacing w:line="480" w:lineRule="auto"/>
        <w:rPr>
          <w:rFonts w:cs="Times New Roman"/>
          <w:szCs w:val="24"/>
        </w:rPr>
      </w:pPr>
      <w:r>
        <w:rPr>
          <w:rFonts w:cs="Times New Roman"/>
          <w:szCs w:val="24"/>
        </w:rPr>
        <w:t xml:space="preserve">Extracellular </w:t>
      </w:r>
      <w:proofErr w:type="spellStart"/>
      <w:r>
        <w:rPr>
          <w:rFonts w:cs="Times New Roman"/>
          <w:szCs w:val="24"/>
        </w:rPr>
        <w:t>vesicles</w:t>
      </w:r>
      <w:proofErr w:type="spellEnd"/>
      <w:r>
        <w:rPr>
          <w:rFonts w:cs="Times New Roman"/>
          <w:szCs w:val="24"/>
        </w:rPr>
        <w:t xml:space="preserve">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96F3E">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96F3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7E6FDC9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96F3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96F3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 xml:space="preserve">Cryptococcus </w:t>
      </w:r>
      <w:proofErr w:type="spellStart"/>
      <w:r w:rsidR="00885938">
        <w:rPr>
          <w:rFonts w:cs="Times New Roman"/>
          <w:i/>
          <w:szCs w:val="24"/>
        </w:rPr>
        <w:t>gattii</w:t>
      </w:r>
      <w:proofErr w:type="spellEnd"/>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96F3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7521FC44"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96F3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96F3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96F3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96F3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5E5766FD"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96F3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96F3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96F3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96F3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6644E0E6"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w:t>
      </w:r>
      <w:commentRangeStart w:id="42"/>
      <w:del w:id="43" w:author="Charlotte Dawson" w:date="2020-01-12T17:55:00Z">
        <w:r w:rsidR="00F23471" w:rsidDel="00AA1F64">
          <w:rPr>
            <w:rFonts w:cs="Times New Roman"/>
            <w:szCs w:val="24"/>
          </w:rPr>
          <w:delText>four</w:delText>
        </w:r>
      </w:del>
      <w:commentRangeEnd w:id="42"/>
      <w:r w:rsidR="00AA1F64">
        <w:rPr>
          <w:rStyle w:val="CommentReference"/>
        </w:rPr>
        <w:commentReference w:id="42"/>
      </w:r>
      <w:del w:id="44" w:author="Charlotte Dawson" w:date="2020-01-12T17:55:00Z">
        <w:r w:rsidR="00F23471" w:rsidDel="00AA1F64">
          <w:rPr>
            <w:rFonts w:cs="Times New Roman"/>
            <w:szCs w:val="24"/>
          </w:rPr>
          <w:delText xml:space="preserve"> </w:delText>
        </w:r>
      </w:del>
      <w:r w:rsidR="00F23471">
        <w:rPr>
          <w:rFonts w:cs="Times New Roman"/>
          <w:szCs w:val="24"/>
        </w:rPr>
        <w:t>strains</w:t>
      </w:r>
      <w:ins w:id="45" w:author="Mark Bleackley" w:date="2020-01-16T16:12:00Z">
        <w:r w:rsidR="003E0F8C">
          <w:rPr>
            <w:rFonts w:cs="Times New Roman"/>
            <w:szCs w:val="24"/>
          </w:rPr>
          <w:t xml:space="preserve"> and </w:t>
        </w:r>
        <w:del w:id="46" w:author="Marilyn Anne" w:date="2020-01-17T12:59:00Z">
          <w:r w:rsidR="003E0F8C" w:rsidDel="00227785">
            <w:rPr>
              <w:rFonts w:cs="Times New Roman"/>
              <w:szCs w:val="24"/>
            </w:rPr>
            <w:delText>moprhologies</w:delText>
          </w:r>
        </w:del>
      </w:ins>
      <w:ins w:id="47" w:author="Marilyn Anne" w:date="2020-01-17T12:59:00Z">
        <w:r w:rsidR="00227785">
          <w:rPr>
            <w:rFonts w:cs="Times New Roman"/>
            <w:szCs w:val="24"/>
          </w:rPr>
          <w:t>morphologies</w:t>
        </w:r>
      </w:ins>
      <w:r w:rsidR="00F23471">
        <w:rPr>
          <w:rFonts w:cs="Times New Roman"/>
          <w:szCs w:val="24"/>
        </w:rPr>
        <w:t xml:space="preserve">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w:t>
      </w:r>
      <w:proofErr w:type="spellStart"/>
      <w:r w:rsidR="007E7320">
        <w:rPr>
          <w:rFonts w:cs="Times New Roman"/>
          <w:szCs w:val="24"/>
        </w:rPr>
        <w:t>tetraspanins</w:t>
      </w:r>
      <w:proofErr w:type="spellEnd"/>
      <w:r w:rsidR="007E7320">
        <w:rPr>
          <w:rFonts w:cs="Times New Roman"/>
          <w:szCs w:val="24"/>
        </w:rPr>
        <w:t xml:space="preserve">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96F3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ins w:id="48" w:author="Charlotte Dawson" w:date="2020-01-12T17:56:00Z">
        <w:r w:rsidR="00AA1F64">
          <w:rPr>
            <w:rFonts w:cs="Times New Roman"/>
            <w:szCs w:val="24"/>
          </w:rPr>
          <w:t xml:space="preserve">data </w:t>
        </w:r>
        <w:commentRangeStart w:id="49"/>
        <w:r w:rsidR="00AA1F64">
          <w:rPr>
            <w:rFonts w:cs="Times New Roman"/>
            <w:szCs w:val="24"/>
          </w:rPr>
          <w:t>sets</w:t>
        </w:r>
      </w:ins>
      <w:del w:id="50" w:author="Charlotte Dawson" w:date="2020-01-12T17:56:00Z">
        <w:r w:rsidR="000D6DB0" w:rsidDel="00AA1F64">
          <w:rPr>
            <w:rFonts w:cs="Times New Roman"/>
            <w:szCs w:val="24"/>
          </w:rPr>
          <w:delText>strains</w:delText>
        </w:r>
      </w:del>
      <w:commentRangeEnd w:id="49"/>
      <w:r w:rsidR="00AA1F64">
        <w:rPr>
          <w:rStyle w:val="CommentReference"/>
        </w:rPr>
        <w:commentReference w:id="49"/>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3143C06D"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96F3E">
        <w:instrText xml:space="preserve"> ADDIN ZOTERO_ITEM CSL_CITATION {"citationID":"5L3gmJfq","properties":{"formattedCitation":"[40]","plainCitation":"[40]","noteIndex":0},"citationItems":[{"id":236,"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21E1CC03"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96F3E">
        <w:instrText xml:space="preserve"> ADDIN ZOTERO_ITEM CSL_CITATION {"citationID":"4QIe6sDr","properties":{"formattedCitation":"[41]","plainCitation":"[41]","noteIndex":0},"citationItems":[{"id":334,"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w:t>
      </w:r>
      <w:proofErr w:type="spellStart"/>
      <w:r w:rsidR="00BD7835">
        <w:t>Incu</w:t>
      </w:r>
      <w:proofErr w:type="spellEnd"/>
      <w:r w:rsidR="00BD7835">
        <w:t>-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33917737" w:rsidR="00BD7835" w:rsidRDefault="00BD7835" w:rsidP="00B94229">
      <w:pPr>
        <w:spacing w:line="480" w:lineRule="auto"/>
      </w:pPr>
      <w:r>
        <w:t xml:space="preserve">EVs were isolated according to the method described in </w:t>
      </w:r>
      <w:r w:rsidR="00DF38E7">
        <w:fldChar w:fldCharType="begin"/>
      </w:r>
      <w:r w:rsidR="00996F3E">
        <w:instrText xml:space="preserve"> ADDIN ZOTERO_ITEM CSL_CITATION {"citationID":"lxBvsojM","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ins w:id="51" w:author="Charlotte Dawson" w:date="2019-12-26T20:35:00Z">
        <w:r w:rsidR="00FC7AD6">
          <w:t>a</w:t>
        </w:r>
      </w:ins>
      <w:r w:rsidR="00455E7C">
        <w:t xml:space="preserve">eus </w:t>
      </w:r>
      <w:proofErr w:type="spellStart"/>
      <w:r w:rsidR="00455E7C">
        <w:t>Multifuge</w:t>
      </w:r>
      <w:proofErr w:type="spellEnd"/>
      <w:r w:rsidR="00455E7C">
        <w:t xml:space="preserve"> X3R</w:t>
      </w:r>
      <w:r w:rsidR="00FD7529">
        <w:t xml:space="preserve"> (</w:t>
      </w:r>
      <w:r w:rsidR="00091E47">
        <w:t xml:space="preserve">75003607 rotor, </w:t>
      </w:r>
      <w:proofErr w:type="spellStart"/>
      <w:ins w:id="52" w:author="Charlotte Dawson" w:date="2019-12-26T20:49:00Z">
        <w:r w:rsidR="009A48D8">
          <w:t>k</w:t>
        </w:r>
        <w:r w:rsidR="009A48D8" w:rsidRPr="00FF5485">
          <w:rPr>
            <w:vertAlign w:val="subscript"/>
          </w:rPr>
          <w:t>adj</w:t>
        </w:r>
        <w:proofErr w:type="spellEnd"/>
        <w:r w:rsidR="009A48D8">
          <w:t xml:space="preserve"> = </w:t>
        </w:r>
      </w:ins>
      <w:commentRangeStart w:id="53"/>
      <w:ins w:id="54" w:author="Charlotte Dawson" w:date="2019-12-26T20:53:00Z">
        <w:r w:rsidR="009A48D8">
          <w:t>11778</w:t>
        </w:r>
      </w:ins>
      <w:commentRangeEnd w:id="53"/>
      <w:ins w:id="55" w:author="Charlotte Dawson" w:date="2020-01-12T11:19:00Z">
        <w:r w:rsidR="00FF5485">
          <w:rPr>
            <w:rStyle w:val="CommentReference"/>
          </w:rPr>
          <w:commentReference w:id="53"/>
        </w:r>
      </w:ins>
      <w:ins w:id="56" w:author="Charlotte Dawson" w:date="2019-12-26T20:53:00Z">
        <w:r w:rsidR="009A48D8">
          <w:t>.7</w:t>
        </w:r>
      </w:ins>
      <w:ins w:id="57" w:author="Charlotte Dawson" w:date="2019-12-26T20:49:00Z">
        <w:r w:rsidR="009A48D8">
          <w:t xml:space="preserve">, </w:t>
        </w:r>
      </w:ins>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ins w:id="58" w:author="Charlotte Dawson" w:date="2019-12-26T20:48:00Z">
        <w:r w:rsidR="009A48D8">
          <w:t xml:space="preserve"> </w:t>
        </w:r>
        <w:proofErr w:type="spellStart"/>
        <w:r w:rsidR="009A48D8">
          <w:t>k</w:t>
        </w:r>
        <w:r w:rsidR="009A48D8" w:rsidRPr="00FF5485">
          <w:rPr>
            <w:vertAlign w:val="subscript"/>
          </w:rPr>
          <w:t>adj</w:t>
        </w:r>
        <w:proofErr w:type="spellEnd"/>
        <w:r w:rsidR="009A48D8">
          <w:t xml:space="preserve"> = 2790.4,</w:t>
        </w:r>
      </w:ins>
      <w:r w:rsidR="0090451E">
        <w:t xml:space="preserve"> Beckman Coulter</w:t>
      </w:r>
      <w:r w:rsidR="00EA4404">
        <w:t>)</w:t>
      </w:r>
      <w:r w:rsidR="00F23CE7">
        <w:t xml:space="preserve">. Supernatants were 0.45 </w:t>
      </w:r>
      <w:proofErr w:type="spellStart"/>
      <w:r w:rsidR="00F23CE7">
        <w:rPr>
          <w:rFonts w:cstheme="minorHAnsi"/>
        </w:rPr>
        <w:t>μ</w:t>
      </w:r>
      <w:r w:rsidR="00F23CE7">
        <w:t>m</w:t>
      </w:r>
      <w:proofErr w:type="spellEnd"/>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proofErr w:type="spellStart"/>
      <w:ins w:id="59" w:author="Charlotte Dawson" w:date="2019-12-26T20:41:00Z">
        <w:r w:rsidR="00FC7AD6">
          <w:t>k</w:t>
        </w:r>
        <w:r w:rsidR="00FC7AD6" w:rsidRPr="00FF5485">
          <w:rPr>
            <w:vertAlign w:val="subscript"/>
          </w:rPr>
          <w:t>adj</w:t>
        </w:r>
        <w:proofErr w:type="spellEnd"/>
        <w:r w:rsidR="00FC7AD6">
          <w:t xml:space="preserve"> = 312.6, </w:t>
        </w:r>
      </w:ins>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w:t>
      </w:r>
      <w:proofErr w:type="spellStart"/>
      <w:r w:rsidR="00F23CE7">
        <w:t>KCl</w:t>
      </w:r>
      <w:proofErr w:type="spellEnd"/>
      <w:r w:rsidR="00F23CE7">
        <w:t>,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ins w:id="60" w:author="Charlotte Dawson" w:date="2019-12-26T20:44:00Z">
        <w:r w:rsidR="00FC7AD6">
          <w:t>2</w:t>
        </w:r>
      </w:ins>
      <w:del w:id="61" w:author="Charlotte Dawson" w:date="2019-12-26T20:44:00Z">
        <w:r w:rsidR="00BB503B" w:rsidDel="00FC7AD6">
          <w:delText>0</w:delText>
        </w:r>
      </w:del>
      <w:r w:rsidR="00BB503B">
        <w:t xml:space="preserve">0,00 x g for 1 h </w:t>
      </w:r>
      <w:r w:rsidR="003E44A1">
        <w:t xml:space="preserve">using </w:t>
      </w:r>
      <w:r w:rsidR="003E44A1">
        <w:lastRenderedPageBreak/>
        <w:t xml:space="preserve">a </w:t>
      </w:r>
      <w:r w:rsidR="00FE1123">
        <w:t>Beckman TL-100 ultra</w:t>
      </w:r>
      <w:r w:rsidR="003E44A1">
        <w:t>centrifuge (</w:t>
      </w:r>
      <w:r w:rsidR="00FE1123">
        <w:t>TL</w:t>
      </w:r>
      <w:r w:rsidR="00DD0B1F">
        <w:t xml:space="preserve">A55 rotor, </w:t>
      </w:r>
      <w:proofErr w:type="spellStart"/>
      <w:ins w:id="62" w:author="Charlotte Dawson" w:date="2019-12-26T20:45:00Z">
        <w:r w:rsidR="00FC7AD6">
          <w:t>k</w:t>
        </w:r>
        <w:r w:rsidR="00FC7AD6" w:rsidRPr="00FF5485">
          <w:rPr>
            <w:vertAlign w:val="subscript"/>
          </w:rPr>
          <w:t>adj</w:t>
        </w:r>
        <w:proofErr w:type="spellEnd"/>
        <w:r w:rsidR="00FC7AD6">
          <w:t xml:space="preserve"> = </w:t>
        </w:r>
      </w:ins>
      <w:ins w:id="63" w:author="Charlotte Dawson" w:date="2019-12-26T20:46:00Z">
        <w:r w:rsidR="009A48D8">
          <w:t>102.3</w:t>
        </w:r>
      </w:ins>
      <w:ins w:id="64" w:author="Charlotte Dawson" w:date="2019-12-26T20:45:00Z">
        <w:r w:rsidR="00FC7AD6">
          <w:t xml:space="preserve">, </w:t>
        </w:r>
      </w:ins>
      <w:r w:rsidR="00DD0B1F">
        <w:t>Beckman Coulter</w:t>
      </w:r>
      <w:r w:rsidR="003E44A1">
        <w:t xml:space="preserve">) then resuspended in 100 </w:t>
      </w:r>
      <w:proofErr w:type="spellStart"/>
      <w:r w:rsidR="003E44A1">
        <w:t>μL</w:t>
      </w:r>
      <w:proofErr w:type="spellEnd"/>
      <w:r w:rsidR="003E44A1">
        <w:t xml:space="preserve">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proofErr w:type="spellStart"/>
      <w:r w:rsidR="00DD0988">
        <w:rPr>
          <w:rFonts w:cstheme="minorHAnsi"/>
        </w:rPr>
        <w:t>μ</w:t>
      </w:r>
      <w:r w:rsidR="00DD0988">
        <w:t>L</w:t>
      </w:r>
      <w:proofErr w:type="spellEnd"/>
      <w:r w:rsidR="00DD0988">
        <w:t xml:space="preserve">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 xml:space="preserve">acid washed glass beads (Sigma). Cells were lysed using a </w:t>
      </w:r>
      <w:proofErr w:type="spellStart"/>
      <w:r w:rsidR="00480EA9">
        <w:t>TissueLyser</w:t>
      </w:r>
      <w:proofErr w:type="spellEnd"/>
      <w:r w:rsidR="00480EA9">
        <w:t xml:space="preserve">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 xml:space="preserve">was determined using a </w:t>
      </w:r>
      <w:proofErr w:type="spellStart"/>
      <w:r w:rsidR="003E23A7">
        <w:t>Qubit</w:t>
      </w:r>
      <w:r w:rsidR="003E23A7" w:rsidRPr="00485354">
        <w:rPr>
          <w:vertAlign w:val="superscript"/>
        </w:rPr>
        <w:t>TM</w:t>
      </w:r>
      <w:proofErr w:type="spellEnd"/>
      <w:r w:rsidR="003E23A7">
        <w:t xml:space="preserve"> 4 fluorimeter (Life Technologies) and the </w:t>
      </w:r>
      <w:proofErr w:type="spellStart"/>
      <w:r w:rsidR="003E23A7">
        <w:t>Qubit</w:t>
      </w:r>
      <w:r w:rsidR="003E23A7" w:rsidRPr="00485354">
        <w:rPr>
          <w:vertAlign w:val="superscript"/>
        </w:rPr>
        <w:t>TM</w:t>
      </w:r>
      <w:proofErr w:type="spellEnd"/>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017B7C68"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w:t>
      </w:r>
      <w:proofErr w:type="spellStart"/>
      <w:r w:rsidRPr="008F383B">
        <w:rPr>
          <w:rFonts w:cs="Times New Roman"/>
          <w:szCs w:val="24"/>
        </w:rPr>
        <w:t>NanoSight</w:t>
      </w:r>
      <w:proofErr w:type="spellEnd"/>
      <w:r w:rsidRPr="008F383B">
        <w:rPr>
          <w:rFonts w:cs="Times New Roman"/>
          <w:szCs w:val="24"/>
        </w:rPr>
        <w:t xml:space="preserve">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proofErr w:type="spellStart"/>
      <w:r w:rsidR="003C134C">
        <w:rPr>
          <w:rFonts w:cstheme="minorHAnsi"/>
          <w:szCs w:val="24"/>
        </w:rPr>
        <w:t>μ</w:t>
      </w:r>
      <w:r w:rsidR="003C134C">
        <w:rPr>
          <w:rFonts w:cs="Times New Roman"/>
          <w:szCs w:val="24"/>
        </w:rPr>
        <w:t>m</w:t>
      </w:r>
      <w:proofErr w:type="spellEnd"/>
      <w:r w:rsidR="003C134C">
        <w:rPr>
          <w:rFonts w:cs="Times New Roman"/>
          <w:szCs w:val="24"/>
        </w:rPr>
        <w:t xml:space="preserve">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proofErr w:type="spellStart"/>
      <w:r w:rsidR="00116FDC">
        <w:rPr>
          <w:rFonts w:cs="Times New Roman"/>
          <w:i/>
          <w:szCs w:val="24"/>
        </w:rPr>
        <w:t>tidyNano</w:t>
      </w:r>
      <w:proofErr w:type="spellEnd"/>
      <w:r w:rsidR="005D6088">
        <w:rPr>
          <w:rFonts w:cs="Times New Roman"/>
          <w:szCs w:val="24"/>
        </w:rPr>
        <w:t xml:space="preserve"> </w:t>
      </w:r>
      <w:r w:rsidR="005D6088">
        <w:rPr>
          <w:rFonts w:cs="Times New Roman"/>
          <w:szCs w:val="24"/>
        </w:rPr>
        <w:fldChar w:fldCharType="begin"/>
      </w:r>
      <w:r w:rsidR="00996F3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w:t>
      </w:r>
      <w:proofErr w:type="spellStart"/>
      <w:r w:rsidRPr="0028741E">
        <w:rPr>
          <w:rFonts w:cs="Times New Roman"/>
          <w:szCs w:val="24"/>
        </w:rPr>
        <w:t>ProSciTech</w:t>
      </w:r>
      <w:proofErr w:type="spellEnd"/>
      <w:r w:rsidRPr="0028741E">
        <w:rPr>
          <w:rFonts w:cs="Times New Roman"/>
          <w:szCs w:val="24"/>
        </w:rPr>
        <w:t xml:space="preserve">)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54C96F45"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ins w:id="65" w:author="Charlotte Dawson" w:date="2020-01-12T10:25:00Z">
        <w:r w:rsidR="00515EE9">
          <w:rPr>
            <w:rFonts w:cs="Times New Roman"/>
            <w:szCs w:val="24"/>
          </w:rPr>
          <w:t xml:space="preserve">Details of </w:t>
        </w:r>
      </w:ins>
      <w:ins w:id="66" w:author="Charlotte Dawson" w:date="2020-01-12T10:26:00Z">
        <w:r w:rsidR="00515EE9">
          <w:rPr>
            <w:rFonts w:cs="Times New Roman"/>
            <w:szCs w:val="24"/>
          </w:rPr>
          <w:t xml:space="preserve">each </w:t>
        </w:r>
        <w:commentRangeStart w:id="67"/>
        <w:r w:rsidR="00515EE9">
          <w:rPr>
            <w:rFonts w:cs="Times New Roman"/>
            <w:szCs w:val="24"/>
          </w:rPr>
          <w:t>independent</w:t>
        </w:r>
      </w:ins>
      <w:commentRangeEnd w:id="67"/>
      <w:ins w:id="68" w:author="Charlotte Dawson" w:date="2020-01-12T11:20:00Z">
        <w:r w:rsidR="00FF5485">
          <w:rPr>
            <w:rStyle w:val="CommentReference"/>
          </w:rPr>
          <w:commentReference w:id="67"/>
        </w:r>
      </w:ins>
      <w:ins w:id="69" w:author="Charlotte Dawson" w:date="2020-01-12T10:26:00Z">
        <w:r w:rsidR="00515EE9">
          <w:rPr>
            <w:rFonts w:cs="Times New Roman"/>
            <w:szCs w:val="24"/>
          </w:rPr>
          <w:t xml:space="preserve"> culture from which the</w:t>
        </w:r>
      </w:ins>
      <w:ins w:id="70" w:author="Charlotte Dawson" w:date="2020-01-12T10:27:00Z">
        <w:r w:rsidR="00515EE9">
          <w:rPr>
            <w:rFonts w:cs="Times New Roman"/>
            <w:szCs w:val="24"/>
          </w:rPr>
          <w:t xml:space="preserve"> EV and WCL</w:t>
        </w:r>
      </w:ins>
      <w:ins w:id="71" w:author="Charlotte Dawson" w:date="2020-01-12T10:26:00Z">
        <w:r w:rsidR="00515EE9">
          <w:rPr>
            <w:rFonts w:cs="Times New Roman"/>
            <w:szCs w:val="24"/>
          </w:rPr>
          <w:t xml:space="preserve"> samples were </w:t>
        </w:r>
      </w:ins>
      <w:ins w:id="72" w:author="Charlotte Dawson" w:date="2020-01-12T10:28:00Z">
        <w:r w:rsidR="00515EE9">
          <w:rPr>
            <w:rFonts w:cs="Times New Roman"/>
            <w:szCs w:val="24"/>
          </w:rPr>
          <w:t>isolat</w:t>
        </w:r>
      </w:ins>
      <w:ins w:id="73" w:author="Mark Bleackley" w:date="2020-01-16T16:12:00Z">
        <w:r w:rsidR="003E0F8C">
          <w:rPr>
            <w:rFonts w:cs="Times New Roman"/>
            <w:szCs w:val="24"/>
          </w:rPr>
          <w:t>e</w:t>
        </w:r>
      </w:ins>
      <w:ins w:id="74" w:author="Charlotte Dawson" w:date="2020-01-12T10:28:00Z">
        <w:r w:rsidR="00515EE9">
          <w:rPr>
            <w:rFonts w:cs="Times New Roman"/>
            <w:szCs w:val="24"/>
          </w:rPr>
          <w:t>d</w:t>
        </w:r>
      </w:ins>
      <w:ins w:id="75" w:author="Charlotte Dawson" w:date="2020-01-12T10:26:00Z">
        <w:r w:rsidR="00515EE9">
          <w:rPr>
            <w:rFonts w:cs="Times New Roman"/>
            <w:szCs w:val="24"/>
          </w:rPr>
          <w:t xml:space="preserve"> are provided in Supplementary Table 1. </w:t>
        </w:r>
      </w:ins>
      <w:del w:id="76" w:author="Charlotte Dawson" w:date="2020-01-12T10:28:00Z">
        <w:r w:rsidDel="00515EE9">
          <w:rPr>
            <w:rFonts w:cs="Times New Roman"/>
            <w:szCs w:val="24"/>
          </w:rPr>
          <w:delText>The EV and WCL samples from an individual biological replicate were paired as they were derived from cells in the same culture or biofilm</w:delText>
        </w:r>
      </w:del>
      <w:r>
        <w:rPr>
          <w:rFonts w:cs="Times New Roman"/>
          <w:szCs w:val="24"/>
        </w:rPr>
        <w:t>. Preparation of EV and WCL proteomics samples and MS data acquisition was performed in three separate batches; DAY286 yeast, DAY286 biofilm, and then both ATCC strains.</w:t>
      </w:r>
    </w:p>
    <w:p w14:paraId="2AA9AFEC" w14:textId="7066DF26"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proofErr w:type="spellStart"/>
      <w:r w:rsidR="00B412F4">
        <w:rPr>
          <w:rFonts w:cstheme="minorHAnsi"/>
          <w:szCs w:val="24"/>
        </w:rPr>
        <w:t>μ</w:t>
      </w:r>
      <w:r w:rsidR="00B412F4">
        <w:rPr>
          <w:rFonts w:cs="Times New Roman"/>
          <w:szCs w:val="24"/>
        </w:rPr>
        <w:t>g</w:t>
      </w:r>
      <w:proofErr w:type="spellEnd"/>
      <w:r w:rsidR="00B412F4">
        <w:rPr>
          <w:rFonts w:cs="Times New Roman"/>
          <w:szCs w:val="24"/>
        </w:rPr>
        <w:t xml:space="preserve">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96F3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 xml:space="preserve">1 </w:t>
      </w:r>
      <w:proofErr w:type="spellStart"/>
      <w:r w:rsidR="00A86810" w:rsidRPr="008F383B">
        <w:rPr>
          <w:rFonts w:cs="Times New Roman"/>
          <w:szCs w:val="24"/>
        </w:rPr>
        <w:t>μg</w:t>
      </w:r>
      <w:proofErr w:type="spellEnd"/>
      <w:r w:rsidR="00A86810" w:rsidRPr="008F383B">
        <w:rPr>
          <w:rFonts w:cs="Times New Roman"/>
          <w:szCs w:val="24"/>
        </w:rPr>
        <w:t xml:space="preserve">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w:t>
      </w:r>
      <w:proofErr w:type="spellStart"/>
      <w:r w:rsidR="005961CF">
        <w:rPr>
          <w:rFonts w:cs="Times New Roman"/>
          <w:szCs w:val="24"/>
        </w:rPr>
        <w:t>μL</w:t>
      </w:r>
      <w:proofErr w:type="spellEnd"/>
      <w:r w:rsidR="005961CF">
        <w:rPr>
          <w:rFonts w:cs="Times New Roman"/>
          <w:szCs w:val="24"/>
        </w:rPr>
        <w:t xml:space="preserve">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66770AEC" w:rsidR="00A86810" w:rsidRPr="00A86810" w:rsidRDefault="00261EB7" w:rsidP="00B94229">
      <w:pPr>
        <w:spacing w:line="480" w:lineRule="auto"/>
        <w:rPr>
          <w:rFonts w:cs="Times New Roman"/>
          <w:szCs w:val="24"/>
        </w:rPr>
      </w:pPr>
      <w:r>
        <w:rPr>
          <w:rFonts w:cs="Times New Roman"/>
          <w:szCs w:val="24"/>
        </w:rPr>
        <w:t xml:space="preserve">Two injections of 6 </w:t>
      </w:r>
      <w:proofErr w:type="spellStart"/>
      <w:r>
        <w:rPr>
          <w:rFonts w:cs="Times New Roman"/>
          <w:szCs w:val="24"/>
        </w:rPr>
        <w:t>μL</w:t>
      </w:r>
      <w:proofErr w:type="spellEnd"/>
      <w:r>
        <w:rPr>
          <w:rFonts w:cs="Times New Roman"/>
          <w:szCs w:val="24"/>
        </w:rPr>
        <w:t xml:space="preserve">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96F3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w:t>
      </w:r>
      <w:proofErr w:type="spellStart"/>
      <w:r w:rsidR="00A86810" w:rsidRPr="00A86810">
        <w:rPr>
          <w:rFonts w:cs="Times New Roman"/>
          <w:szCs w:val="24"/>
        </w:rPr>
        <w:t>UltiMate</w:t>
      </w:r>
      <w:r w:rsidR="00A86810" w:rsidRPr="00A86810">
        <w:rPr>
          <w:rFonts w:cs="Times New Roman"/>
          <w:szCs w:val="24"/>
          <w:vertAlign w:val="superscript"/>
        </w:rPr>
        <w:t>TM</w:t>
      </w:r>
      <w:proofErr w:type="spellEnd"/>
      <w:r w:rsidR="00A86810" w:rsidRPr="00A86810">
        <w:rPr>
          <w:rFonts w:cs="Times New Roman"/>
          <w:szCs w:val="24"/>
        </w:rPr>
        <w:t xml:space="preserve"> 3000 </w:t>
      </w:r>
      <w:proofErr w:type="spellStart"/>
      <w:r w:rsidR="00A86810" w:rsidRPr="00A86810">
        <w:rPr>
          <w:rFonts w:cs="Times New Roman"/>
          <w:szCs w:val="24"/>
        </w:rPr>
        <w:t>RSLCnano</w:t>
      </w:r>
      <w:proofErr w:type="spellEnd"/>
      <w:r w:rsidR="00A86810" w:rsidRPr="00A86810">
        <w:rPr>
          <w:rFonts w:cs="Times New Roman"/>
          <w:szCs w:val="24"/>
        </w:rPr>
        <w:t xml:space="preserve">, Thermo Fisher Scientific), the reconstituted peptides were loaded onto a precolumn (C18 </w:t>
      </w:r>
      <w:proofErr w:type="spellStart"/>
      <w:r w:rsidR="00A86810" w:rsidRPr="00A86810">
        <w:rPr>
          <w:rFonts w:cs="Times New Roman"/>
          <w:szCs w:val="24"/>
        </w:rPr>
        <w:t>PepMap</w:t>
      </w:r>
      <w:proofErr w:type="spellEnd"/>
      <w:r w:rsidR="00A86810" w:rsidRPr="00A86810">
        <w:rPr>
          <w:rFonts w:cs="Times New Roman"/>
          <w:szCs w:val="24"/>
        </w:rPr>
        <w:t xml:space="preserve"> 300 </w:t>
      </w:r>
      <w:proofErr w:type="spellStart"/>
      <w:r w:rsidR="00A86810" w:rsidRPr="00A86810">
        <w:rPr>
          <w:rFonts w:cs="Times New Roman"/>
          <w:szCs w:val="24"/>
        </w:rPr>
        <w:t>μm</w:t>
      </w:r>
      <w:proofErr w:type="spellEnd"/>
      <w:r w:rsidR="00A86810" w:rsidRPr="00A86810">
        <w:rPr>
          <w:rFonts w:cs="Times New Roman"/>
          <w:szCs w:val="24"/>
        </w:rPr>
        <w:t xml:space="preserve">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 xml:space="preserve">min linear ACN gradient on an analytical column (BEH C18, 1.7 </w:t>
      </w:r>
      <w:proofErr w:type="spellStart"/>
      <w:r w:rsidR="00A86810" w:rsidRPr="00A86810">
        <w:rPr>
          <w:rFonts w:cs="Times New Roman"/>
          <w:szCs w:val="24"/>
        </w:rPr>
        <w:t>μm</w:t>
      </w:r>
      <w:proofErr w:type="spellEnd"/>
      <w:r w:rsidR="00A86810" w:rsidRPr="00A86810">
        <w:rPr>
          <w:rFonts w:cs="Times New Roman"/>
          <w:szCs w:val="24"/>
        </w:rPr>
        <w:t xml:space="preserve">, 130 Å and 75 </w:t>
      </w:r>
      <w:proofErr w:type="spellStart"/>
      <w:r w:rsidR="00A86810" w:rsidRPr="00A86810">
        <w:rPr>
          <w:rFonts w:cs="Times New Roman"/>
          <w:szCs w:val="24"/>
        </w:rPr>
        <w:t>μm</w:t>
      </w:r>
      <w:proofErr w:type="spellEnd"/>
      <w:r w:rsidR="00A86810" w:rsidRPr="00A86810">
        <w:rPr>
          <w:rFonts w:cs="Times New Roman"/>
          <w:szCs w:val="24"/>
        </w:rPr>
        <w:t xml:space="preserve">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 xml:space="preserve">The nanoflow UPLC was coupled on-line to a Q </w:t>
      </w:r>
      <w:proofErr w:type="spellStart"/>
      <w:r w:rsidRPr="00A86810">
        <w:rPr>
          <w:rFonts w:cs="Times New Roman"/>
          <w:szCs w:val="24"/>
        </w:rPr>
        <w:t>Exactive</w:t>
      </w:r>
      <w:proofErr w:type="spellEnd"/>
      <w:r w:rsidRPr="00A86810">
        <w:rPr>
          <w:rFonts w:cs="Times New Roman"/>
          <w:szCs w:val="24"/>
        </w:rPr>
        <w:t xml:space="preserve"> HF mass spectrometer (Thermo Fisher Scientific) with a </w:t>
      </w:r>
      <w:proofErr w:type="spellStart"/>
      <w:r w:rsidRPr="00A86810">
        <w:rPr>
          <w:rFonts w:cs="Times New Roman"/>
          <w:szCs w:val="24"/>
        </w:rPr>
        <w:t>nanoelectrospray</w:t>
      </w:r>
      <w:proofErr w:type="spellEnd"/>
      <w:r w:rsidRPr="00A86810">
        <w:rPr>
          <w:rFonts w:cs="Times New Roman"/>
          <w:szCs w:val="24"/>
        </w:rPr>
        <w:t xml:space="preserve"> ion source (</w:t>
      </w:r>
      <w:proofErr w:type="spellStart"/>
      <w:r w:rsidR="00BA69CF">
        <w:rPr>
          <w:rFonts w:cs="Times New Roman"/>
          <w:szCs w:val="24"/>
        </w:rPr>
        <w:t>Nanospray</w:t>
      </w:r>
      <w:proofErr w:type="spellEnd"/>
      <w:r w:rsidR="00BA69CF">
        <w:rPr>
          <w:rFonts w:cs="Times New Roman"/>
          <w:szCs w:val="24"/>
        </w:rPr>
        <w:t xml:space="preserve">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 xml:space="preserve">C, 250 </w:t>
      </w:r>
      <w:proofErr w:type="spellStart"/>
      <w:r w:rsidR="00BA69CF">
        <w:rPr>
          <w:rFonts w:cs="Times New Roman"/>
          <w:szCs w:val="24"/>
        </w:rPr>
        <w:t>nL</w:t>
      </w:r>
      <w:proofErr w:type="spellEnd"/>
      <w:r w:rsidR="00BA69CF">
        <w:rPr>
          <w:rFonts w:cs="Times New Roman"/>
          <w:szCs w:val="24"/>
        </w:rPr>
        <w:t>/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 xml:space="preserve">MS maximum injection time of 30 </w:t>
      </w:r>
      <w:proofErr w:type="spellStart"/>
      <w:r w:rsidRPr="00A86810">
        <w:rPr>
          <w:rFonts w:cs="Times New Roman"/>
          <w:szCs w:val="24"/>
        </w:rPr>
        <w:t>ms</w:t>
      </w:r>
      <w:proofErr w:type="spellEnd"/>
      <w:r w:rsidRPr="00A86810">
        <w:rPr>
          <w:rFonts w:cs="Times New Roman"/>
          <w:szCs w:val="24"/>
        </w:rPr>
        <w:t xml:space="preserve">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w:t>
      </w:r>
      <w:proofErr w:type="spellStart"/>
      <w:r w:rsidRPr="00A86810">
        <w:rPr>
          <w:rFonts w:cs="Times New Roman"/>
          <w:szCs w:val="24"/>
        </w:rPr>
        <w:t>ms</w:t>
      </w:r>
      <w:proofErr w:type="spellEnd"/>
      <w:r w:rsidRPr="00A86810">
        <w:rPr>
          <w:rFonts w:cs="Times New Roman"/>
          <w:szCs w:val="24"/>
        </w:rPr>
        <w:t xml:space="preserve">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543ADAB2"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w:t>
      </w:r>
      <w:proofErr w:type="spellStart"/>
      <w:r w:rsidRPr="00BD757C">
        <w:rPr>
          <w:rFonts w:cs="Times New Roman"/>
          <w:szCs w:val="24"/>
        </w:rPr>
        <w:t>MaxQuant</w:t>
      </w:r>
      <w:proofErr w:type="spellEnd"/>
      <w:r w:rsidRPr="00BD757C">
        <w:rPr>
          <w:rFonts w:cs="Times New Roman"/>
          <w:szCs w:val="24"/>
        </w:rPr>
        <w:t xml:space="preserve"> version 1.6.0.16 </w:t>
      </w:r>
      <w:r w:rsidR="00DF38E7">
        <w:rPr>
          <w:rFonts w:cs="Times New Roman"/>
          <w:szCs w:val="24"/>
        </w:rPr>
        <w:fldChar w:fldCharType="begin"/>
      </w:r>
      <w:r w:rsidR="00996F3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w:t>
      </w:r>
      <w:proofErr w:type="spellStart"/>
      <w:r w:rsidRPr="00BD757C">
        <w:rPr>
          <w:rFonts w:cs="Times New Roman"/>
          <w:szCs w:val="24"/>
        </w:rPr>
        <w:t>UniProt</w:t>
      </w:r>
      <w:proofErr w:type="spellEnd"/>
      <w:r w:rsidRPr="00BD757C">
        <w:rPr>
          <w:rFonts w:cs="Times New Roman"/>
          <w:szCs w:val="24"/>
        </w:rPr>
        <w:t xml:space="preserve">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96F3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w:t>
      </w:r>
      <w:proofErr w:type="spellStart"/>
      <w:r w:rsidR="00C357CB">
        <w:rPr>
          <w:rFonts w:cs="Times New Roman"/>
          <w:szCs w:val="24"/>
        </w:rPr>
        <w:t>MaxQuant</w:t>
      </w:r>
      <w:proofErr w:type="spellEnd"/>
      <w:r w:rsidR="00C357CB">
        <w:rPr>
          <w:rFonts w:cs="Times New Roman"/>
          <w:szCs w:val="24"/>
        </w:rPr>
        <w:t>.</w:t>
      </w:r>
      <w:r w:rsidR="00CB3364">
        <w:rPr>
          <w:rFonts w:cs="Times New Roman"/>
          <w:szCs w:val="24"/>
        </w:rPr>
        <w:t xml:space="preserve"> </w:t>
      </w:r>
      <w:r w:rsidRPr="00BD757C">
        <w:rPr>
          <w:rFonts w:cs="Times New Roman"/>
          <w:szCs w:val="24"/>
        </w:rPr>
        <w:t xml:space="preserve">Trypsin was selected as the digestion enzyme and up to 2 missed cleavages were allowed. </w:t>
      </w:r>
      <w:proofErr w:type="spellStart"/>
      <w:r w:rsidRPr="00BD757C">
        <w:rPr>
          <w:rFonts w:cs="Times New Roman"/>
          <w:szCs w:val="24"/>
        </w:rPr>
        <w:t>Carbamidomethylation</w:t>
      </w:r>
      <w:proofErr w:type="spellEnd"/>
      <w:r w:rsidRPr="00BD757C">
        <w:rPr>
          <w:rFonts w:cs="Times New Roman"/>
          <w:szCs w:val="24"/>
        </w:rPr>
        <w:t xml:space="preserve">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053AF24"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w:t>
      </w:r>
      <w:proofErr w:type="spellStart"/>
      <w:r w:rsidRPr="00BD757C">
        <w:rPr>
          <w:rFonts w:cs="Times New Roman"/>
          <w:szCs w:val="24"/>
        </w:rPr>
        <w:t>MaxLFQ</w:t>
      </w:r>
      <w:proofErr w:type="spellEnd"/>
      <w:r w:rsidRPr="00BD757C">
        <w:rPr>
          <w:rFonts w:cs="Times New Roman"/>
          <w:szCs w:val="24"/>
        </w:rPr>
        <w:t xml:space="preserve"> algorithm </w:t>
      </w:r>
      <w:r w:rsidR="00DF38E7">
        <w:rPr>
          <w:rFonts w:cs="Times New Roman"/>
          <w:szCs w:val="24"/>
        </w:rPr>
        <w:fldChar w:fldCharType="begin"/>
      </w:r>
      <w:r w:rsidR="00996F3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w:t>
      </w:r>
      <w:proofErr w:type="spellStart"/>
      <w:r w:rsidRPr="00BD757C">
        <w:rPr>
          <w:rFonts w:cs="Times New Roman"/>
          <w:szCs w:val="24"/>
        </w:rPr>
        <w:t>MaxQuant</w:t>
      </w:r>
      <w:proofErr w:type="spellEnd"/>
      <w:r w:rsidRPr="00BD757C">
        <w:rPr>
          <w:rFonts w:cs="Times New Roman"/>
          <w:szCs w:val="24"/>
        </w:rPr>
        <w:t xml:space="preserve">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proofErr w:type="spellStart"/>
      <w:r w:rsidR="0050005E" w:rsidRPr="00BD757C">
        <w:rPr>
          <w:rFonts w:cs="Times New Roman"/>
          <w:szCs w:val="24"/>
        </w:rPr>
        <w:t>UniProt</w:t>
      </w:r>
      <w:proofErr w:type="spellEnd"/>
      <w:r w:rsidR="0050005E" w:rsidRPr="00BD757C">
        <w:rPr>
          <w:rFonts w:cs="Times New Roman"/>
          <w:szCs w:val="24"/>
        </w:rPr>
        <w:t xml:space="preserve">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w:t>
      </w:r>
      <w:proofErr w:type="spellStart"/>
      <w:r w:rsidR="0050005E" w:rsidRPr="0050005E">
        <w:rPr>
          <w:rFonts w:cs="Times New Roman"/>
          <w:szCs w:val="24"/>
        </w:rPr>
        <w:t>chromosomal_feature_files</w:t>
      </w:r>
      <w:proofErr w:type="spellEnd"/>
      <w:r w:rsidR="0050005E">
        <w:rPr>
          <w:rFonts w:cs="Times New Roman"/>
          <w:szCs w:val="24"/>
        </w:rPr>
        <w:t xml:space="preserve">) </w:t>
      </w:r>
      <w:r w:rsidR="0050005E">
        <w:rPr>
          <w:rFonts w:cs="Times New Roman"/>
          <w:szCs w:val="24"/>
        </w:rPr>
        <w:fldChar w:fldCharType="begin"/>
      </w:r>
      <w:r w:rsidR="00996F3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82B4393"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96F3E">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proofErr w:type="spellStart"/>
      <w:r w:rsidR="00DF4947">
        <w:rPr>
          <w:rFonts w:cs="Times New Roman"/>
          <w:szCs w:val="24"/>
        </w:rPr>
        <w:t>MaxQuant</w:t>
      </w:r>
      <w:proofErr w:type="spellEnd"/>
      <w:r w:rsidR="00DF4947">
        <w:rPr>
          <w:rFonts w:cs="Times New Roman"/>
          <w:szCs w:val="24"/>
        </w:rPr>
        <w:t xml:space="preserve">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62D4EDEC"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proofErr w:type="spellStart"/>
      <w:r w:rsidRPr="00244AF8">
        <w:rPr>
          <w:rFonts w:cs="Times New Roman"/>
          <w:i/>
          <w:szCs w:val="24"/>
        </w:rPr>
        <w:t>limm</w:t>
      </w:r>
      <w:r w:rsidR="00294963" w:rsidRPr="00244AF8">
        <w:rPr>
          <w:rFonts w:ascii="Calibri" w:hAnsi="Calibri" w:cs="Calibri"/>
          <w:i/>
          <w:szCs w:val="24"/>
        </w:rPr>
        <w:t>a</w:t>
      </w:r>
      <w:proofErr w:type="spellEnd"/>
      <w:r w:rsidR="009301CF">
        <w:rPr>
          <w:rFonts w:ascii="Calibri" w:hAnsi="Calibri" w:cs="Calibri"/>
          <w:szCs w:val="24"/>
        </w:rPr>
        <w:t xml:space="preserve"> </w:t>
      </w:r>
      <w:r w:rsidR="00294963">
        <w:rPr>
          <w:rFonts w:ascii="Calibri" w:hAnsi="Calibri" w:cs="Calibri"/>
          <w:szCs w:val="24"/>
        </w:rPr>
        <w:fldChar w:fldCharType="begin"/>
      </w:r>
      <w:r w:rsidR="00996F3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w:t>
      </w:r>
      <w:proofErr w:type="spellStart"/>
      <w:r w:rsidR="000638C5">
        <w:rPr>
          <w:rFonts w:cs="Times New Roman"/>
        </w:rPr>
        <w:t>bpca</w:t>
      </w:r>
      <w:proofErr w:type="spellEnd"/>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proofErr w:type="spellStart"/>
      <w:r w:rsidR="00A823F9" w:rsidRPr="00A823F9">
        <w:rPr>
          <w:rFonts w:cs="Times New Roman"/>
          <w:i/>
          <w:iCs/>
        </w:rPr>
        <w:t>pcaMethods</w:t>
      </w:r>
      <w:proofErr w:type="spellEnd"/>
      <w:r w:rsidR="007350CE">
        <w:rPr>
          <w:rFonts w:cs="Times New Roman"/>
        </w:rPr>
        <w:t xml:space="preserve"> </w:t>
      </w:r>
      <w:r w:rsidR="007350CE">
        <w:rPr>
          <w:rFonts w:cs="Times New Roman"/>
        </w:rPr>
        <w:fldChar w:fldCharType="begin"/>
      </w:r>
      <w:r w:rsidR="00996F3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ins w:id="77" w:author="Charlotte Dawson" w:date="2020-01-11T21:37:00Z">
        <w:r w:rsidR="008911CC">
          <w:rPr>
            <w:rFonts w:cs="Times New Roman"/>
          </w:rPr>
          <w:t>e</w:t>
        </w:r>
      </w:ins>
      <w:del w:id="78" w:author="Charlotte Dawson" w:date="2020-01-11T21:37:00Z">
        <w:r w:rsidR="00C37B89" w:rsidDel="008911CC">
          <w:rPr>
            <w:rFonts w:cs="Times New Roman"/>
          </w:rPr>
          <w:delText>i</w:delText>
        </w:r>
      </w:del>
      <w:r w:rsidR="00C37B89">
        <w:rPr>
          <w:rFonts w:cs="Times New Roman"/>
        </w:rPr>
        <w:t>s of proteins in EV versus WCL</w:t>
      </w:r>
      <w:ins w:id="79" w:author="Charlotte Dawson" w:date="2020-01-11T21:37:00Z">
        <w:r w:rsidR="008911CC">
          <w:rPr>
            <w:rFonts w:cs="Times New Roman"/>
          </w:rPr>
          <w:t xml:space="preserve"> or EV </w:t>
        </w:r>
        <w:commentRangeStart w:id="80"/>
        <w:r w:rsidR="008911CC">
          <w:rPr>
            <w:rFonts w:cs="Times New Roman"/>
          </w:rPr>
          <w:t>vs</w:t>
        </w:r>
      </w:ins>
      <w:commentRangeEnd w:id="80"/>
      <w:ins w:id="81" w:author="Charlotte Dawson" w:date="2020-01-22T07:59:00Z">
        <w:r w:rsidR="00FA3D72">
          <w:rPr>
            <w:rStyle w:val="CommentReference"/>
          </w:rPr>
          <w:commentReference w:id="80"/>
        </w:r>
      </w:ins>
      <w:ins w:id="82" w:author="Charlotte Dawson" w:date="2020-01-11T21:37:00Z">
        <w:r w:rsidR="008911CC">
          <w:rPr>
            <w:rFonts w:cs="Times New Roman"/>
          </w:rPr>
          <w:t xml:space="preserve"> EV</w:t>
        </w:r>
      </w:ins>
      <w:r w:rsidR="00C37B89">
        <w:rPr>
          <w:rFonts w:cs="Times New Roman"/>
        </w:rPr>
        <w:t xml:space="preserve"> w</w:t>
      </w:r>
      <w:ins w:id="83" w:author="Charlotte Dawson" w:date="2020-01-11T21:37:00Z">
        <w:r w:rsidR="008911CC">
          <w:rPr>
            <w:rFonts w:cs="Times New Roman"/>
          </w:rPr>
          <w:t>ere</w:t>
        </w:r>
      </w:ins>
      <w:del w:id="84" w:author="Charlotte Dawson" w:date="2020-01-11T21:37:00Z">
        <w:r w:rsidR="00C37B89" w:rsidDel="008911CC">
          <w:rPr>
            <w:rFonts w:cs="Times New Roman"/>
          </w:rPr>
          <w:delText>as</w:delText>
        </w:r>
      </w:del>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proofErr w:type="spellStart"/>
      <w:r w:rsidR="00B20B50" w:rsidRPr="00244AF8">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w:t>
      </w:r>
      <w:proofErr w:type="spellStart"/>
      <w:r w:rsidR="001269D9">
        <w:rPr>
          <w:rFonts w:cs="Times New Roman"/>
        </w:rPr>
        <w:t>Benjamini</w:t>
      </w:r>
      <w:proofErr w:type="spellEnd"/>
      <w:r w:rsidR="001269D9">
        <w:rPr>
          <w:rFonts w:cs="Times New Roman"/>
        </w:rPr>
        <w:t xml:space="preserve">-Hochberg approach </w:t>
      </w:r>
      <w:r w:rsidR="00294963">
        <w:rPr>
          <w:rFonts w:cs="Times New Roman"/>
        </w:rPr>
        <w:fldChar w:fldCharType="begin"/>
      </w:r>
      <w:r w:rsidR="00996F3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ins w:id="85" w:author="Charlotte Dawson" w:date="2020-01-11T21:37:00Z">
        <w:r w:rsidR="007F71E4">
          <w:rPr>
            <w:rFonts w:cs="Times New Roman"/>
          </w:rPr>
          <w:t xml:space="preserve"> and </w:t>
        </w:r>
        <w:commentRangeStart w:id="86"/>
        <w:r w:rsidR="007F71E4">
          <w:rPr>
            <w:rFonts w:cs="Times New Roman"/>
          </w:rPr>
          <w:t>Supplementary</w:t>
        </w:r>
      </w:ins>
      <w:commentRangeEnd w:id="86"/>
      <w:ins w:id="87" w:author="Charlotte Dawson" w:date="2020-01-22T07:59:00Z">
        <w:r w:rsidR="00FA3D72">
          <w:rPr>
            <w:rStyle w:val="CommentReference"/>
          </w:rPr>
          <w:commentReference w:id="86"/>
        </w:r>
      </w:ins>
      <w:ins w:id="88" w:author="Charlotte Dawson" w:date="2020-01-11T21:37:00Z">
        <w:r w:rsidR="007F71E4">
          <w:rPr>
            <w:rFonts w:cs="Times New Roman"/>
          </w:rPr>
          <w:t xml:space="preserve"> Data S6</w:t>
        </w:r>
      </w:ins>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4B78DE0F"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w:t>
      </w:r>
      <w:proofErr w:type="spellStart"/>
      <w:r w:rsidR="005B3C29" w:rsidRPr="005B3C29">
        <w:rPr>
          <w:rFonts w:cs="Times New Roman"/>
        </w:rPr>
        <w:t>fungifun</w:t>
      </w:r>
      <w:proofErr w:type="spellEnd"/>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ins w:id="89" w:author="Charlotte Dawson" w:date="2020-01-11T21:36:00Z">
        <w:r w:rsidR="008911CC">
          <w:rPr>
            <w:rFonts w:cs="Times New Roman"/>
          </w:rPr>
          <w:t xml:space="preserve">Hypergeometric distribution significance test was used and resulting p-values were adjusted using the </w:t>
        </w:r>
        <w:proofErr w:type="spellStart"/>
        <w:r w:rsidR="008911CC">
          <w:rPr>
            <w:rFonts w:cs="Times New Roman"/>
          </w:rPr>
          <w:t>Benjamini</w:t>
        </w:r>
        <w:proofErr w:type="spellEnd"/>
        <w:r w:rsidR="008911CC">
          <w:rPr>
            <w:rFonts w:cs="Times New Roman"/>
          </w:rPr>
          <w:t xml:space="preserve">-Hochberg procedure. </w:t>
        </w:r>
      </w:ins>
      <w:r w:rsidRPr="00542735">
        <w:rPr>
          <w:rFonts w:cs="Times New Roman"/>
        </w:rPr>
        <w:t>Enriched GO terms were those with a</w:t>
      </w:r>
      <w:ins w:id="90" w:author="Charlotte Dawson" w:date="2020-01-11T21:36:00Z">
        <w:r w:rsidR="008911CC">
          <w:rPr>
            <w:rFonts w:cs="Times New Roman"/>
          </w:rPr>
          <w:t>n</w:t>
        </w:r>
      </w:ins>
      <w:ins w:id="91" w:author="Mark Bleackley" w:date="2020-01-16T16:14:00Z">
        <w:r w:rsidR="009D699F">
          <w:rPr>
            <w:rFonts w:cs="Times New Roman"/>
          </w:rPr>
          <w:t xml:space="preserve"> </w:t>
        </w:r>
      </w:ins>
      <w:del w:id="92" w:author="Charlotte Dawson" w:date="2020-01-11T21:36:00Z">
        <w:r w:rsidR="001269D9" w:rsidDel="008911CC">
          <w:rPr>
            <w:rFonts w:cs="Times New Roman"/>
          </w:rPr>
          <w:delText xml:space="preserve"> Benjamini-Hochberg</w:delText>
        </w:r>
        <w:r w:rsidRPr="00542735" w:rsidDel="008911CC">
          <w:rPr>
            <w:rFonts w:cs="Times New Roman"/>
          </w:rPr>
          <w:delText xml:space="preserve"> </w:delText>
        </w:r>
      </w:del>
      <w:r w:rsidRPr="00542735">
        <w:rPr>
          <w:rFonts w:cs="Times New Roman"/>
        </w:rPr>
        <w:t>adjusted p-value less than 0.0</w:t>
      </w:r>
      <w:r w:rsidR="00CB2802">
        <w:rPr>
          <w:rFonts w:cs="Times New Roman"/>
        </w:rPr>
        <w:t>1</w:t>
      </w:r>
      <w:r w:rsidRPr="00542735">
        <w:rPr>
          <w:rFonts w:cs="Times New Roman"/>
        </w:rPr>
        <w:t xml:space="preserve">. </w:t>
      </w:r>
      <w:ins w:id="93" w:author="Charlotte Dawson" w:date="2020-01-11T21:38:00Z">
        <w:r w:rsidR="007F71E4">
          <w:rPr>
            <w:rFonts w:cs="Times New Roman"/>
          </w:rPr>
          <w:t xml:space="preserve">Full results from the functional enrichment analyses are presented in Supplementary Data S3 and </w:t>
        </w:r>
        <w:commentRangeStart w:id="94"/>
        <w:r w:rsidR="007F71E4">
          <w:rPr>
            <w:rFonts w:cs="Times New Roman"/>
          </w:rPr>
          <w:t>S7</w:t>
        </w:r>
      </w:ins>
      <w:commentRangeEnd w:id="94"/>
      <w:ins w:id="95" w:author="Charlotte Dawson" w:date="2020-01-22T07:59:00Z">
        <w:r w:rsidR="00FA3D72">
          <w:rPr>
            <w:rStyle w:val="CommentReference"/>
          </w:rPr>
          <w:commentReference w:id="94"/>
        </w:r>
      </w:ins>
      <w:ins w:id="96" w:author="Charlotte Dawson" w:date="2020-01-11T21:38:00Z">
        <w:r w:rsidR="007F71E4">
          <w:rPr>
            <w:rFonts w:cs="Times New Roman"/>
          </w:rPr>
          <w:t xml:space="preserve">. </w:t>
        </w:r>
      </w:ins>
      <w:r w:rsidR="00543474">
        <w:rPr>
          <w:rFonts w:cs="Times New Roman"/>
        </w:rPr>
        <w:t xml:space="preserve">Multidimensional scaling (MDS) plots were constructed </w:t>
      </w:r>
      <w:r w:rsidR="00111388">
        <w:rPr>
          <w:rFonts w:cs="Times New Roman"/>
        </w:rPr>
        <w:t xml:space="preserve">using the </w:t>
      </w:r>
      <w:proofErr w:type="spellStart"/>
      <w:r w:rsidR="00111388">
        <w:rPr>
          <w:rFonts w:cs="Times New Roman"/>
        </w:rPr>
        <w:t>plotMDS</w:t>
      </w:r>
      <w:proofErr w:type="spellEnd"/>
      <w:r w:rsidR="00111388">
        <w:rPr>
          <w:rFonts w:cs="Times New Roman"/>
        </w:rPr>
        <w:t xml:space="preserve"> function from</w:t>
      </w:r>
      <w:r w:rsidR="00111388" w:rsidRPr="001E31D0">
        <w:rPr>
          <w:rFonts w:cs="Times New Roman"/>
          <w:i/>
        </w:rPr>
        <w:t xml:space="preserve"> </w:t>
      </w:r>
      <w:proofErr w:type="spellStart"/>
      <w:r w:rsidR="00111388" w:rsidRPr="001E31D0">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96F3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7DB0DEC9"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proofErr w:type="spellStart"/>
      <w:r w:rsidR="001928E9">
        <w:rPr>
          <w:rFonts w:cs="Times New Roman"/>
        </w:rPr>
        <w:t>UniProt</w:t>
      </w:r>
      <w:proofErr w:type="spellEnd"/>
      <w:r w:rsidR="001928E9">
        <w:rPr>
          <w:rFonts w:cs="Times New Roman"/>
        </w:rPr>
        <w:t xml:space="preserve">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96F3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96F3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w:t>
      </w:r>
      <w:proofErr w:type="spellStart"/>
      <w:r w:rsidR="00B418FE">
        <w:rPr>
          <w:rFonts w:cs="Times New Roman"/>
        </w:rPr>
        <w:t>UniProt</w:t>
      </w:r>
      <w:proofErr w:type="spellEnd"/>
      <w:r w:rsidR="00B418FE">
        <w:rPr>
          <w:rFonts w:cs="Times New Roman"/>
        </w:rPr>
        <w:t xml:space="preserve">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96F3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96F3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69266F2D"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proofErr w:type="spellStart"/>
      <w:r w:rsidRPr="00244AF8">
        <w:rPr>
          <w:i/>
        </w:rPr>
        <w:t>VennDiagram</w:t>
      </w:r>
      <w:proofErr w:type="spellEnd"/>
      <w:r>
        <w:t xml:space="preserve"> </w:t>
      </w:r>
      <w:r w:rsidR="004D5CF1">
        <w:fldChar w:fldCharType="begin"/>
      </w:r>
      <w:r w:rsidR="00996F3E">
        <w:instrText xml:space="preserve"> ADDIN ZOTERO_ITEM CSL_CITATION {"citationID":"GJYquvni","properties":{"formattedCitation":"[61]","plainCitation":"[61]","noteIndex":0},"citationItems":[{"id":211,"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ins w:id="97" w:author="Charlotte Dawson" w:date="2020-01-12T17:57:00Z">
        <w:r w:rsidR="00AA1F64">
          <w:t xml:space="preserve">the </w:t>
        </w:r>
      </w:ins>
      <w:ins w:id="98" w:author="Charlotte Dawson" w:date="2020-01-12T17:58:00Z">
        <w:r w:rsidR="00AA1F64">
          <w:t xml:space="preserve">three strains and both </w:t>
        </w:r>
        <w:commentRangeStart w:id="99"/>
        <w:r w:rsidR="00AA1F64">
          <w:lastRenderedPageBreak/>
          <w:t>morphologies</w:t>
        </w:r>
      </w:ins>
      <w:del w:id="100" w:author="Charlotte Dawson" w:date="2020-01-12T17:57:00Z">
        <w:r w:rsidR="00597F7E" w:rsidDel="00AA1F64">
          <w:delText>four</w:delText>
        </w:r>
      </w:del>
      <w:commentRangeEnd w:id="99"/>
      <w:r w:rsidR="00AA1F64">
        <w:rPr>
          <w:rStyle w:val="CommentReference"/>
        </w:rPr>
        <w:commentReference w:id="99"/>
      </w:r>
      <w:del w:id="101" w:author="Charlotte Dawson" w:date="2020-01-12T17:57:00Z">
        <w:r w:rsidR="00597F7E" w:rsidDel="00AA1F64">
          <w:delText xml:space="preserve"> strains</w:delText>
        </w:r>
      </w:del>
      <w:r w:rsidR="00597F7E">
        <w:t xml:space="preserve"> 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96F3E">
        <w:instrText xml:space="preserve"> ADDIN ZOTERO_ITEM CSL_CITATION {"citationID":"Bb6UYS0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96F3E">
        <w:instrText xml:space="preserve"> ADDIN ZOTERO_ITEM CSL_CITATION {"citationID":"A1Mhwl6Q","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96F3E">
        <w:instrText xml:space="preserve"> ADDIN ZOTERO_ITEM CSL_CITATION {"citationID":"wD0AgWjw","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010366"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w:t>
      </w:r>
      <w:proofErr w:type="spellStart"/>
      <w:r w:rsidR="00E80BB1">
        <w:rPr>
          <w:rFonts w:cs="Times New Roman"/>
        </w:rPr>
        <w:t>ProteomeXchange</w:t>
      </w:r>
      <w:proofErr w:type="spellEnd"/>
      <w:r w:rsidR="00E80BB1">
        <w:rPr>
          <w:rFonts w:cs="Times New Roman"/>
        </w:rPr>
        <w:t xml:space="preserv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96F3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proofErr w:type="spellStart"/>
      <w:r w:rsidR="00221012">
        <w:rPr>
          <w:rFonts w:cs="Times New Roman"/>
        </w:rPr>
        <w:t>MaxQuant</w:t>
      </w:r>
      <w:proofErr w:type="spellEnd"/>
      <w:r w:rsidR="00221012">
        <w:rPr>
          <w:rFonts w:cs="Times New Roman"/>
        </w:rPr>
        <w:t xml:space="preserve"> search parameters, </w:t>
      </w:r>
      <w:proofErr w:type="spellStart"/>
      <w:r w:rsidR="003F516B">
        <w:rPr>
          <w:rFonts w:cs="Times New Roman"/>
        </w:rPr>
        <w:t>MaxQuant</w:t>
      </w:r>
      <w:proofErr w:type="spellEnd"/>
      <w:r w:rsidR="003F516B">
        <w:rPr>
          <w:rFonts w:cs="Times New Roman"/>
        </w:rPr>
        <w:t xml:space="preserve"> search engine txt output, </w:t>
      </w:r>
      <w:r w:rsidR="00ED0115">
        <w:rPr>
          <w:rFonts w:cs="Times New Roman"/>
        </w:rPr>
        <w:t xml:space="preserve">and the </w:t>
      </w:r>
      <w:proofErr w:type="spellStart"/>
      <w:r w:rsidR="000C068D">
        <w:rPr>
          <w:rFonts w:cs="Times New Roman"/>
        </w:rPr>
        <w:t>UniProt</w:t>
      </w:r>
      <w:proofErr w:type="spellEnd"/>
      <w:r w:rsidR="000C068D">
        <w:rPr>
          <w:rFonts w:cs="Times New Roman"/>
        </w:rPr>
        <w:t xml:space="preserve">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available at github.com/</w:t>
      </w:r>
      <w:proofErr w:type="spellStart"/>
      <w:r w:rsidR="00961225">
        <w:rPr>
          <w:rFonts w:cs="Times New Roman"/>
        </w:rPr>
        <w:t>csdaw</w:t>
      </w:r>
      <w:proofErr w:type="spellEnd"/>
      <w:r w:rsidR="00961225">
        <w:rPr>
          <w:rFonts w:cs="Times New Roman"/>
        </w:rPr>
        <w:t>/</w:t>
      </w:r>
      <w:proofErr w:type="spellStart"/>
      <w:r w:rsidR="00961225">
        <w:rPr>
          <w:rFonts w:cs="Times New Roman"/>
        </w:rPr>
        <w:t>candidaev</w:t>
      </w:r>
      <w:proofErr w:type="spellEnd"/>
      <w:r w:rsidR="00961225">
        <w:rPr>
          <w:rFonts w:cs="Times New Roman"/>
        </w:rPr>
        <w:t xml:space="preserve">. It was </w:t>
      </w:r>
      <w:r w:rsidR="00B01C9F">
        <w:rPr>
          <w:rFonts w:cs="Times New Roman"/>
        </w:rPr>
        <w:t>constructed using</w:t>
      </w:r>
      <w:r w:rsidR="00244AF8">
        <w:rPr>
          <w:rFonts w:cs="Times New Roman"/>
        </w:rPr>
        <w:t xml:space="preserve"> the R package</w:t>
      </w:r>
      <w:r w:rsidR="00B01C9F">
        <w:rPr>
          <w:rFonts w:cs="Times New Roman"/>
        </w:rPr>
        <w:t xml:space="preserve"> </w:t>
      </w:r>
      <w:proofErr w:type="spellStart"/>
      <w:r w:rsidR="00B01C9F" w:rsidRPr="00244AF8">
        <w:rPr>
          <w:rFonts w:cs="Times New Roman"/>
          <w:i/>
        </w:rPr>
        <w:t>rrtools</w:t>
      </w:r>
      <w:proofErr w:type="spellEnd"/>
      <w:r w:rsidR="004D5CF1">
        <w:rPr>
          <w:rFonts w:cs="Times New Roman"/>
        </w:rPr>
        <w:t xml:space="preserve"> </w:t>
      </w:r>
      <w:r w:rsidR="004D5CF1">
        <w:rPr>
          <w:rFonts w:cs="Times New Roman"/>
        </w:rPr>
        <w:fldChar w:fldCharType="begin"/>
      </w:r>
      <w:r w:rsidR="00996F3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w:t>
      </w:r>
      <w:proofErr w:type="spellStart"/>
      <w:r w:rsidR="00B01C9F">
        <w:rPr>
          <w:rFonts w:cs="Times New Roman"/>
        </w:rPr>
        <w:t>zenodo</w:t>
      </w:r>
      <w:proofErr w:type="spellEnd"/>
      <w:r w:rsidR="00B01C9F">
        <w:rPr>
          <w:rFonts w:cs="Times New Roman"/>
        </w:rPr>
        <w:t xml:space="preserve"> (</w:t>
      </w:r>
      <w:commentRangeStart w:id="102"/>
      <w:proofErr w:type="spellStart"/>
      <w:r w:rsidR="00B01C9F">
        <w:rPr>
          <w:rFonts w:cs="Times New Roman"/>
        </w:rPr>
        <w:t>url</w:t>
      </w:r>
      <w:commentRangeEnd w:id="102"/>
      <w:proofErr w:type="spellEnd"/>
      <w:r w:rsidR="00FA3D72">
        <w:rPr>
          <w:rStyle w:val="CommentReference"/>
        </w:rPr>
        <w:commentReference w:id="102"/>
      </w:r>
      <w:r w:rsidR="00B01C9F">
        <w:rPr>
          <w:rFonts w:cs="Times New Roman"/>
        </w:rPr>
        <w:t>).</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7166E938" w:rsidR="004D5CF1" w:rsidRDefault="00115A2E" w:rsidP="00A255EC">
      <w:pPr>
        <w:spacing w:line="480" w:lineRule="auto"/>
      </w:pPr>
      <w:r>
        <w:t xml:space="preserve">EVs were isolated from </w:t>
      </w:r>
      <w:commentRangeStart w:id="103"/>
      <w:ins w:id="104" w:author="Charlotte Dawson" w:date="2020-01-12T18:00:00Z">
        <w:r w:rsidR="00AA1F64">
          <w:t>different</w:t>
        </w:r>
      </w:ins>
      <w:commentRangeEnd w:id="103"/>
      <w:ins w:id="105" w:author="Charlotte Dawson" w:date="2020-01-22T08:01:00Z">
        <w:r w:rsidR="00FA3D72">
          <w:rPr>
            <w:rStyle w:val="CommentReference"/>
          </w:rPr>
          <w:commentReference w:id="103"/>
        </w:r>
      </w:ins>
      <w:ins w:id="106" w:author="Mark Bleackley" w:date="2020-01-16T16:14:00Z">
        <w:r w:rsidR="009D699F">
          <w:t xml:space="preserve"> </w:t>
        </w:r>
      </w:ins>
      <w:del w:id="107" w:author="Charlotte Dawson" w:date="2020-01-12T18:00:00Z">
        <w:r w:rsidR="00C26BF5" w:rsidDel="00AA1F64">
          <w:delText>four</w:delText>
        </w:r>
        <w:r w:rsidDel="00AA1F64">
          <w:delText xml:space="preserve"> </w:delText>
        </w:r>
      </w:del>
      <w:r>
        <w:t xml:space="preserve">strains </w:t>
      </w:r>
      <w:r w:rsidR="008F32EC">
        <w:t>using</w:t>
      </w:r>
      <w:r>
        <w:t xml:space="preserve"> a modified version of the differential ultracentrifugation method defined by </w:t>
      </w:r>
      <w:r>
        <w:fldChar w:fldCharType="begin"/>
      </w:r>
      <w:r w:rsidR="00996F3E">
        <w:instrText xml:space="preserve"> ADDIN ZOTERO_ITEM CSL_CITATION {"citationID":"ITpIcpca","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 xml:space="preserve">with </w:t>
      </w:r>
      <w:proofErr w:type="spellStart"/>
      <w:r w:rsidR="00835D43">
        <w:t>bronchomycosis</w:t>
      </w:r>
      <w:proofErr w:type="spellEnd"/>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ins w:id="108" w:author="Mark Bleackley" w:date="2020-01-16T16:15:00Z">
        <w:r w:rsidR="009D699F">
          <w:t xml:space="preserve"> in both yeast and biofilm morphology</w:t>
        </w:r>
      </w:ins>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96F3E">
        <w:instrText xml:space="preserve"> ADDIN ZOTERO_ITEM CSL_CITATION {"citationID":"nen20X9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 xml:space="preserve">0.192 to 0.716 </w:t>
      </w:r>
      <w:proofErr w:type="spellStart"/>
      <w:r>
        <w:t>μg</w:t>
      </w:r>
      <w:proofErr w:type="spellEnd"/>
      <w:r>
        <w:t>/</w:t>
      </w:r>
      <w:proofErr w:type="spellStart"/>
      <w:r>
        <w:t>μL</w:t>
      </w:r>
      <w:proofErr w:type="spellEnd"/>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2626B350"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del w:id="109" w:author="Charlotte Dawson" w:date="2020-01-11T10:22:00Z">
        <w:r w:rsidR="00A749E2" w:rsidDel="008120B2">
          <w:delText>The EV preparation with the largest amount of visual debris</w:delText>
        </w:r>
        <w:r w:rsidR="00E32E94" w:rsidDel="008120B2">
          <w:delText xml:space="preserve"> (ATCC90028) </w:delText>
        </w:r>
        <w:r w:rsidR="00A749E2" w:rsidDel="008120B2">
          <w:delText xml:space="preserve">also had the highest protein concentration </w:delText>
        </w:r>
        <w:r w:rsidR="001E31D0" w:rsidDel="008120B2">
          <w:delText>(</w:delText>
        </w:r>
        <w:r w:rsidR="004077DE" w:rsidDel="008120B2">
          <w:delText>S</w:delText>
        </w:r>
        <w:r w:rsidR="001E31D0" w:rsidDel="008120B2">
          <w:delText>upplementa</w:delText>
        </w:r>
        <w:r w:rsidR="004D2FB8" w:rsidDel="008120B2">
          <w:delText>ry</w:delText>
        </w:r>
        <w:r w:rsidR="001E31D0" w:rsidDel="008120B2">
          <w:delText xml:space="preserve"> Table </w:delText>
        </w:r>
        <w:commentRangeStart w:id="110"/>
        <w:r w:rsidR="001E31D0" w:rsidDel="008120B2">
          <w:delText>S1</w:delText>
        </w:r>
      </w:del>
      <w:commentRangeEnd w:id="110"/>
      <w:r w:rsidR="008120B2">
        <w:rPr>
          <w:rStyle w:val="CommentReference"/>
        </w:rPr>
        <w:commentReference w:id="110"/>
      </w:r>
      <w:del w:id="111" w:author="Charlotte Dawson" w:date="2020-01-11T10:22:00Z">
        <w:r w:rsidR="001E31D0" w:rsidDel="008120B2">
          <w:delText>)</w:delText>
        </w:r>
        <w:r w:rsidR="00A749E2" w:rsidDel="008120B2">
          <w:delText xml:space="preserve">. </w:delText>
        </w:r>
      </w:del>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commentRangeStart w:id="112"/>
      <w:del w:id="113" w:author="Charlotte Dawson" w:date="2020-01-12T19:19:00Z">
        <w:r w:rsidR="00A0331F" w:rsidDel="008B1FC9">
          <w:delText>four</w:delText>
        </w:r>
      </w:del>
      <w:commentRangeEnd w:id="112"/>
      <w:r w:rsidR="00FA3D72">
        <w:rPr>
          <w:rStyle w:val="CommentReference"/>
        </w:rPr>
        <w:commentReference w:id="112"/>
      </w:r>
      <w:del w:id="114" w:author="Charlotte Dawson" w:date="2020-01-12T19:19:00Z">
        <w:r w:rsidR="00A0331F" w:rsidDel="008B1FC9">
          <w:delText xml:space="preserve"> strains</w:delText>
        </w:r>
      </w:del>
      <w:ins w:id="115" w:author="Charlotte Dawson" w:date="2020-01-12T19:19:00Z">
        <w:r w:rsidR="008B1FC9">
          <w:t>samples</w:t>
        </w:r>
      </w:ins>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w:t>
      </w:r>
      <w:proofErr w:type="spellStart"/>
      <w:r w:rsidR="00DD4D5B">
        <w:t>sEVs</w:t>
      </w:r>
      <w:proofErr w:type="spellEnd"/>
      <w:r w:rsidR="00DD4D5B">
        <w:t>) as defined in MISEV2018</w:t>
      </w:r>
      <w:r w:rsidR="009D78DF">
        <w:t xml:space="preserve"> </w:t>
      </w:r>
      <w:r w:rsidR="004D5CF1">
        <w:fldChar w:fldCharType="begin"/>
      </w:r>
      <w:r w:rsidR="00996F3E">
        <w:instrText xml:space="preserve"> ADDIN ZOTERO_ITEM CSL_CITATION {"citationID":"oinFoWl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w:t>
      </w:r>
      <w:proofErr w:type="spellStart"/>
      <w:r w:rsidR="00DD4D5B">
        <w:t>sEVs</w:t>
      </w:r>
      <w:proofErr w:type="spellEnd"/>
      <w:r w:rsidR="00DD4D5B">
        <w:t xml:space="preserve"> and not necessarily larger EVs</w:t>
      </w:r>
      <w:r w:rsidR="00A0331F">
        <w:t xml:space="preserve">. </w:t>
      </w:r>
    </w:p>
    <w:p w14:paraId="22C77970" w14:textId="6E93BD87" w:rsidR="004F7861" w:rsidRDefault="005611F2" w:rsidP="00B94229">
      <w:pPr>
        <w:spacing w:line="480" w:lineRule="auto"/>
      </w:pPr>
      <w:r>
        <w:t xml:space="preserve">The distribution of </w:t>
      </w:r>
      <w:r w:rsidR="00A0331F">
        <w:t>EV particle size differed slightly for each strain</w:t>
      </w:r>
      <w:r w:rsidR="009D78DF">
        <w:t xml:space="preserve"> (</w:t>
      </w:r>
      <w:commentRangeStart w:id="116"/>
      <w:r w:rsidR="009D78DF">
        <w:t>Figure</w:t>
      </w:r>
      <w:commentRangeEnd w:id="116"/>
      <w:r w:rsidR="00085244">
        <w:rPr>
          <w:rStyle w:val="CommentReference"/>
        </w:rPr>
        <w:commentReference w:id="116"/>
      </w:r>
      <w:r w:rsidR="009D78DF">
        <w:t xml:space="preserv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 xml:space="preserve">tight, symmetrical distribution centred around 100 </w:t>
      </w:r>
      <w:r w:rsidR="00CB0390">
        <w:lastRenderedPageBreak/>
        <w:t>nm.</w:t>
      </w:r>
      <w:ins w:id="117" w:author="Charlotte Dawson" w:date="2020-01-11T10:30:00Z">
        <w:r w:rsidR="008120B2">
          <w:t xml:space="preserve"> </w:t>
        </w:r>
      </w:ins>
      <w:ins w:id="118" w:author="Charlotte Dawson" w:date="2020-01-11T10:36:00Z">
        <w:r w:rsidR="008120B2">
          <w:t xml:space="preserve">Interestingly, </w:t>
        </w:r>
      </w:ins>
      <w:ins w:id="119" w:author="Charlotte Dawson" w:date="2020-01-11T10:32:00Z">
        <w:r w:rsidR="008120B2">
          <w:t>EVs from</w:t>
        </w:r>
      </w:ins>
      <w:ins w:id="120" w:author="Charlotte Dawson" w:date="2020-01-11T10:37:00Z">
        <w:r w:rsidR="008120B2">
          <w:t xml:space="preserve"> both</w:t>
        </w:r>
      </w:ins>
      <w:ins w:id="121" w:author="Charlotte Dawson" w:date="2020-01-11T10:32:00Z">
        <w:r w:rsidR="008120B2">
          <w:t xml:space="preserve"> ATCC strains had a significantly larger mode</w:t>
        </w:r>
      </w:ins>
      <w:ins w:id="122" w:author="Charlotte Dawson" w:date="2020-01-11T10:33:00Z">
        <w:r w:rsidR="008120B2">
          <w:t xml:space="preserve"> diameter</w:t>
        </w:r>
      </w:ins>
      <w:ins w:id="123" w:author="Charlotte Dawson" w:date="2020-01-11T10:32:00Z">
        <w:r w:rsidR="008120B2">
          <w:t xml:space="preserve"> than</w:t>
        </w:r>
      </w:ins>
      <w:ins w:id="124" w:author="Charlotte Dawson" w:date="2020-01-11T10:38:00Z">
        <w:r w:rsidR="008120B2">
          <w:t xml:space="preserve"> EVs from either morphology of</w:t>
        </w:r>
      </w:ins>
      <w:ins w:id="125" w:author="Charlotte Dawson" w:date="2020-01-11T10:32:00Z">
        <w:r w:rsidR="008120B2">
          <w:t xml:space="preserve"> DAY286 </w:t>
        </w:r>
      </w:ins>
      <w:ins w:id="126" w:author="Charlotte Dawson" w:date="2020-01-11T10:34:00Z">
        <w:r w:rsidR="008120B2">
          <w:t>(</w:t>
        </w:r>
        <w:commentRangeStart w:id="127"/>
        <w:r w:rsidR="008120B2">
          <w:t>Supplementary Figure S3</w:t>
        </w:r>
      </w:ins>
      <w:ins w:id="128" w:author="Charlotte Dawson" w:date="2020-01-11T10:42:00Z">
        <w:r w:rsidR="00C17D7B">
          <w:t>A</w:t>
        </w:r>
      </w:ins>
      <w:commentRangeEnd w:id="127"/>
      <w:ins w:id="129" w:author="Charlotte Dawson" w:date="2020-01-11T11:15:00Z">
        <w:r w:rsidR="00F71452">
          <w:rPr>
            <w:rStyle w:val="CommentReference"/>
          </w:rPr>
          <w:commentReference w:id="127"/>
        </w:r>
      </w:ins>
      <w:ins w:id="130" w:author="Charlotte Dawson" w:date="2020-01-11T10:34:00Z">
        <w:r w:rsidR="008120B2">
          <w:t>)</w:t>
        </w:r>
      </w:ins>
      <w:ins w:id="131" w:author="Charlotte Dawson" w:date="2020-01-11T10:36:00Z">
        <w:r w:rsidR="008120B2">
          <w:t xml:space="preserve"> which </w:t>
        </w:r>
      </w:ins>
      <w:ins w:id="132" w:author="Charlotte Dawson" w:date="2020-01-11T10:40:00Z">
        <w:r w:rsidR="00C17D7B">
          <w:t xml:space="preserve">was </w:t>
        </w:r>
      </w:ins>
      <w:ins w:id="133" w:author="Charlotte Dawson" w:date="2020-01-11T10:36:00Z">
        <w:r w:rsidR="008120B2">
          <w:t>reflect</w:t>
        </w:r>
      </w:ins>
      <w:ins w:id="134" w:author="Charlotte Dawson" w:date="2020-01-11T10:38:00Z">
        <w:r w:rsidR="008120B2">
          <w:t>ed</w:t>
        </w:r>
      </w:ins>
      <w:ins w:id="135" w:author="Charlotte Dawson" w:date="2020-01-11T10:36:00Z">
        <w:r w:rsidR="008120B2">
          <w:t xml:space="preserve"> </w:t>
        </w:r>
      </w:ins>
      <w:ins w:id="136" w:author="Charlotte Dawson" w:date="2020-01-11T10:38:00Z">
        <w:r w:rsidR="008120B2">
          <w:t xml:space="preserve">by a lack of </w:t>
        </w:r>
      </w:ins>
      <w:ins w:id="137" w:author="Charlotte Dawson" w:date="2020-01-11T10:39:00Z">
        <w:r w:rsidR="00C17D7B">
          <w:t>detected particles</w:t>
        </w:r>
      </w:ins>
      <w:ins w:id="138" w:author="Charlotte Dawson" w:date="2020-01-11T10:40:00Z">
        <w:r w:rsidR="00C17D7B">
          <w:t xml:space="preserve"> for ATCC</w:t>
        </w:r>
      </w:ins>
      <w:ins w:id="139" w:author="Mark Bleackley" w:date="2020-01-16T16:16:00Z">
        <w:r w:rsidR="009D699F">
          <w:t xml:space="preserve"> strain</w:t>
        </w:r>
      </w:ins>
      <w:ins w:id="140" w:author="Charlotte Dawson" w:date="2020-01-11T10:40:00Z">
        <w:r w:rsidR="00C17D7B">
          <w:t xml:space="preserve"> EVs</w:t>
        </w:r>
      </w:ins>
      <w:ins w:id="141" w:author="Charlotte Dawson" w:date="2020-01-11T10:39:00Z">
        <w:r w:rsidR="00C17D7B">
          <w:t xml:space="preserve"> below 100 nm (Figure 1B).</w:t>
        </w:r>
      </w:ins>
      <w:ins w:id="142" w:author="Charlotte Dawson" w:date="2020-01-11T10:36:00Z">
        <w:r w:rsidR="008120B2">
          <w:t xml:space="preserve"> </w:t>
        </w:r>
      </w:ins>
      <w:r w:rsidR="00CB0390">
        <w:t xml:space="preserve"> </w:t>
      </w:r>
      <w:del w:id="143" w:author="Charlotte Dawson" w:date="2020-01-11T10:39:00Z">
        <w:r w:rsidR="00CB0390" w:rsidDel="00C17D7B">
          <w:delText xml:space="preserve">The mode </w:delText>
        </w:r>
        <w:r w:rsidR="006A2879" w:rsidDel="00C17D7B">
          <w:delText xml:space="preserve">diameter </w:delText>
        </w:r>
        <w:r w:rsidR="00CB0390" w:rsidDel="00C17D7B">
          <w:delText xml:space="preserve">of </w:delText>
        </w:r>
        <w:r w:rsidR="0097528A" w:rsidDel="00C17D7B">
          <w:delText xml:space="preserve">EVs from </w:delText>
        </w:r>
        <w:r w:rsidR="00CB0390" w:rsidDel="00C17D7B">
          <w:delText xml:space="preserve">both DAY286 </w:delText>
        </w:r>
        <w:r w:rsidR="008C06D7" w:rsidDel="00C17D7B">
          <w:delText>biofilm</w:delText>
        </w:r>
        <w:r w:rsidR="00CB0390" w:rsidDel="00C17D7B">
          <w:delText xml:space="preserve"> and </w:delText>
        </w:r>
        <w:r w:rsidR="008C06D7" w:rsidDel="00C17D7B">
          <w:delText xml:space="preserve">yeast </w:delText>
        </w:r>
        <w:r w:rsidR="00CB0390" w:rsidDel="00C17D7B">
          <w:delText>was approximately 100 nm whereas EVs from the ATCC strains were slightly larger with a mode diameter of 135 to 170 nm (</w:delText>
        </w:r>
        <w:r w:rsidR="004077DE" w:rsidDel="00C17D7B">
          <w:delText>S</w:delText>
        </w:r>
        <w:r w:rsidR="00CB0390" w:rsidDel="00C17D7B">
          <w:delText>upplementa</w:delText>
        </w:r>
        <w:r w:rsidR="004D2FB8" w:rsidDel="00C17D7B">
          <w:delText xml:space="preserve">ry </w:delText>
        </w:r>
        <w:r w:rsidR="00CB0390" w:rsidDel="00C17D7B">
          <w:delText xml:space="preserve">Table S1). </w:delText>
        </w:r>
      </w:del>
      <w:ins w:id="144" w:author="Charlotte Dawson" w:date="2020-01-11T10:41:00Z">
        <w:r w:rsidR="00C17D7B">
          <w:t xml:space="preserve"> </w:t>
        </w:r>
      </w:ins>
      <w:r w:rsidR="004F7861">
        <w:t xml:space="preserve">The total particle concentration of EVs from ATCC90028, DAY286 yeast, and DAY286 biofilm </w:t>
      </w:r>
      <w:r w:rsidR="0097528A">
        <w:t xml:space="preserve">was </w:t>
      </w:r>
      <w:ins w:id="145" w:author="Charlotte Dawson" w:date="2020-01-11T10:45:00Z">
        <w:r w:rsidR="00C17D7B">
          <w:t>not significantly different</w:t>
        </w:r>
      </w:ins>
      <w:ins w:id="146" w:author="Charlotte Dawson" w:date="2020-01-11T10:46:00Z">
        <w:r w:rsidR="00C17D7B">
          <w:t xml:space="preserve"> (</w:t>
        </w:r>
        <w:commentRangeStart w:id="147"/>
        <w:r w:rsidR="00C17D7B">
          <w:t>Supplementary Figure S3B</w:t>
        </w:r>
      </w:ins>
      <w:commentRangeEnd w:id="147"/>
      <w:ins w:id="148" w:author="Charlotte Dawson" w:date="2020-01-11T11:17:00Z">
        <w:r w:rsidR="00F71452">
          <w:rPr>
            <w:rStyle w:val="CommentReference"/>
          </w:rPr>
          <w:commentReference w:id="147"/>
        </w:r>
      </w:ins>
      <w:ins w:id="149" w:author="Charlotte Dawson" w:date="2020-01-11T10:46:00Z">
        <w:r w:rsidR="00C17D7B">
          <w:t>)</w:t>
        </w:r>
      </w:ins>
      <w:ins w:id="150" w:author="Charlotte Dawson" w:date="2020-01-11T10:45:00Z">
        <w:r w:rsidR="00C17D7B">
          <w:t xml:space="preserve">, </w:t>
        </w:r>
      </w:ins>
      <w:del w:id="151" w:author="Charlotte Dawson" w:date="2020-01-11T10:45:00Z">
        <w:r w:rsidR="004F7861" w:rsidDel="00C17D7B">
          <w:delText>similar</w:delText>
        </w:r>
      </w:del>
      <w:del w:id="152" w:author="Charlotte Dawson" w:date="2020-01-11T10:47:00Z">
        <w:r w:rsidR="004F7861" w:rsidDel="00C17D7B">
          <w:delText xml:space="preserve"> </w:delText>
        </w:r>
        <w:r w:rsidR="0097528A" w:rsidDel="00C17D7B">
          <w:delText>with</w:delText>
        </w:r>
      </w:del>
      <w:ins w:id="153" w:author="Charlotte Dawson" w:date="2020-01-11T10:47:00Z">
        <w:r w:rsidR="00C17D7B">
          <w:t>and typically ranged from</w:t>
        </w:r>
      </w:ins>
      <w:r w:rsidR="0097528A">
        <w:t xml:space="preserve"> </w:t>
      </w:r>
      <w:r w:rsidR="004F7861">
        <w:t xml:space="preserve">1 to </w:t>
      </w:r>
      <w:ins w:id="154" w:author="Charlotte Dawson" w:date="2020-01-11T10:47:00Z">
        <w:r w:rsidR="00C17D7B">
          <w:t>3</w:t>
        </w:r>
      </w:ins>
      <w:del w:id="155" w:author="Charlotte Dawson" w:date="2020-01-11T10:47:00Z">
        <w:r w:rsidR="004F7861" w:rsidDel="00C17D7B">
          <w:delText>2</w:delText>
        </w:r>
      </w:del>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ins w:id="156" w:author="Charlotte Dawson" w:date="2020-01-11T10:54:00Z">
        <w:r w:rsidR="00831DFB">
          <w:t xml:space="preserve">the particle concentration of </w:t>
        </w:r>
      </w:ins>
      <w:r w:rsidR="004F7861">
        <w:t xml:space="preserve">ATCC10231 EVs </w:t>
      </w:r>
      <w:ins w:id="157" w:author="Charlotte Dawson" w:date="2020-01-11T10:54:00Z">
        <w:r w:rsidR="00831DFB">
          <w:t xml:space="preserve">was </w:t>
        </w:r>
      </w:ins>
      <w:ins w:id="158" w:author="Charlotte Dawson" w:date="2020-01-11T10:55:00Z">
        <w:r w:rsidR="00831DFB">
          <w:t xml:space="preserve">lower than all the other EV samples </w:t>
        </w:r>
      </w:ins>
      <w:del w:id="159" w:author="Charlotte Dawson" w:date="2020-01-11T10:54:00Z">
        <w:r w:rsidR="004F7861" w:rsidDel="00831DFB">
          <w:delText xml:space="preserve">had lower particle concentrations ranging from </w:delText>
        </w:r>
      </w:del>
      <w:ins w:id="160" w:author="Charlotte Dawson" w:date="2020-01-11T10:54:00Z">
        <w:r w:rsidR="00831DFB">
          <w:t>(</w:t>
        </w:r>
      </w:ins>
      <w:r w:rsidR="004F7861">
        <w:t>2 to 5 x 10</w:t>
      </w:r>
      <w:r w:rsidR="004F7861">
        <w:rPr>
          <w:vertAlign w:val="superscript"/>
        </w:rPr>
        <w:t>11</w:t>
      </w:r>
      <w:r w:rsidR="004F7861">
        <w:t xml:space="preserve"> particles/mL</w:t>
      </w:r>
      <w:ins w:id="161" w:author="Charlotte Dawson" w:date="2020-01-11T10:55:00Z">
        <w:r w:rsidR="00831DFB">
          <w:t>)</w:t>
        </w:r>
      </w:ins>
      <w:ins w:id="162" w:author="Charlotte Dawson" w:date="2020-01-11T10:56:00Z">
        <w:r w:rsidR="00831DFB">
          <w:t>, but this difference was only significant compared to the biofilm EV preparations (Supplementary Figure S3B)</w:t>
        </w:r>
      </w:ins>
      <w:r w:rsidR="004F7861">
        <w:t xml:space="preserve">. </w:t>
      </w:r>
      <w:del w:id="163" w:author="Mark Bleackley" w:date="2020-01-16T16:16:00Z">
        <w:r w:rsidR="00322069" w:rsidDel="009D699F">
          <w:delText>The</w:delText>
        </w:r>
      </w:del>
      <w:ins w:id="164" w:author="Charlotte Dawson" w:date="2020-01-11T10:57:00Z">
        <w:r w:rsidR="00831DFB">
          <w:t>Comparing the</w:t>
        </w:r>
      </w:ins>
      <w:r w:rsidR="00322069">
        <w:t xml:space="preserve"> ratio of particles per </w:t>
      </w:r>
      <w:proofErr w:type="spellStart"/>
      <w:r w:rsidR="00322069">
        <w:t>μg</w:t>
      </w:r>
      <w:proofErr w:type="spellEnd"/>
      <w:r w:rsidR="00322069">
        <w:t xml:space="preserve"> of protein for each EV sample </w:t>
      </w:r>
      <w:del w:id="165" w:author="Charlotte Dawson" w:date="2020-01-11T10:57:00Z">
        <w:r w:rsidR="00322069" w:rsidDel="00831DFB">
          <w:delText xml:space="preserve">is shown in Figure </w:delText>
        </w:r>
        <w:r w:rsidR="00AC0EEE" w:rsidDel="00831DFB">
          <w:delText>1</w:delText>
        </w:r>
        <w:r w:rsidR="00322069" w:rsidDel="00831DFB">
          <w:delText>C.</w:delText>
        </w:r>
      </w:del>
      <w:ins w:id="166" w:author="Charlotte Dawson" w:date="2020-01-11T10:57:00Z">
        <w:del w:id="167" w:author="Marilyn Anne" w:date="2020-01-17T15:16:00Z">
          <w:r w:rsidR="00831DFB" w:rsidDel="008D4C20">
            <w:delText>showed</w:delText>
          </w:r>
        </w:del>
      </w:ins>
      <w:ins w:id="168" w:author="Marilyn Anne" w:date="2020-01-17T15:16:00Z">
        <w:r w:rsidR="008D4C20">
          <w:t>revealed</w:t>
        </w:r>
      </w:ins>
      <w:ins w:id="169" w:author="Charlotte Dawson" w:date="2020-01-11T10:57:00Z">
        <w:r w:rsidR="00831DFB">
          <w:t xml:space="preserve"> that</w:t>
        </w:r>
      </w:ins>
      <w:r w:rsidR="00322069">
        <w:t xml:space="preserve"> DAY286 biofilm EVs had a significantly higher</w:t>
      </w:r>
      <w:r w:rsidR="005303EC">
        <w:t xml:space="preserve"> ratio of</w:t>
      </w:r>
      <w:r w:rsidR="00322069">
        <w:t xml:space="preserve"> particles per </w:t>
      </w:r>
      <w:proofErr w:type="spellStart"/>
      <w:r w:rsidR="00322069">
        <w:t>μg</w:t>
      </w:r>
      <w:proofErr w:type="spellEnd"/>
      <w:r w:rsidR="00322069">
        <w:t xml:space="preserve"> of protein </w:t>
      </w:r>
      <w:del w:id="170" w:author="Mark Bleackley" w:date="2020-01-16T16:17:00Z">
        <w:r w:rsidR="00322069" w:rsidDel="00B2425A">
          <w:delText xml:space="preserve">compared </w:delText>
        </w:r>
      </w:del>
      <w:ins w:id="171" w:author="Mark Bleackley" w:date="2020-01-16T16:17:00Z">
        <w:r w:rsidR="00B2425A">
          <w:t xml:space="preserve">than </w:t>
        </w:r>
      </w:ins>
      <w:del w:id="172" w:author="Mark Bleackley" w:date="2020-01-16T16:17:00Z">
        <w:r w:rsidR="00322069" w:rsidDel="00B2425A">
          <w:delText xml:space="preserve">to </w:delText>
        </w:r>
      </w:del>
      <w:r w:rsidR="00322069">
        <w:t>the other</w:t>
      </w:r>
      <w:ins w:id="173" w:author="Mark Bleackley" w:date="2020-01-16T16:16:00Z">
        <w:r w:rsidR="009D699F">
          <w:t xml:space="preserve"> </w:t>
        </w:r>
      </w:ins>
      <w:del w:id="174" w:author="Charlotte Dawson" w:date="2020-01-11T10:58:00Z">
        <w:r w:rsidR="00322069" w:rsidDel="00831DFB">
          <w:delText xml:space="preserve"> </w:delText>
        </w:r>
      </w:del>
      <w:ins w:id="175" w:author="Charlotte Dawson" w:date="2020-01-11T10:58:00Z">
        <w:r w:rsidR="00831DFB">
          <w:rPr>
            <w:i/>
            <w:iCs/>
          </w:rPr>
          <w:t xml:space="preserve">C. albicans </w:t>
        </w:r>
        <w:r w:rsidR="00831DFB">
          <w:t>EVs</w:t>
        </w:r>
      </w:ins>
      <w:del w:id="176" w:author="Charlotte Dawson" w:date="2020-01-11T10:58:00Z">
        <w:r w:rsidR="00322069" w:rsidDel="00831DFB">
          <w:delText>strains</w:delText>
        </w:r>
      </w:del>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proofErr w:type="spellStart"/>
      <w:r>
        <w:t>MaxQuant</w:t>
      </w:r>
      <w:proofErr w:type="spellEnd"/>
      <w:r>
        <w:t xml:space="preserve">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 xml:space="preserve">reference proteome in the </w:t>
      </w:r>
      <w:proofErr w:type="spellStart"/>
      <w:r w:rsidR="00F60A26">
        <w:t>UniProt</w:t>
      </w:r>
      <w:proofErr w:type="spellEnd"/>
      <w:r w:rsidR="00F60A26">
        <w:t xml:space="preserve">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w:t>
      </w:r>
      <w:r w:rsidR="00440407">
        <w:lastRenderedPageBreak/>
        <w:t xml:space="preserve">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commentRangeStart w:id="177"/>
      <w:ins w:id="178" w:author="Charlotte Dawson" w:date="2020-01-11T17:29:00Z">
        <w:r w:rsidR="00D741F0">
          <w:t>Of</w:t>
        </w:r>
      </w:ins>
      <w:commentRangeEnd w:id="177"/>
      <w:ins w:id="179" w:author="Charlotte Dawson" w:date="2020-01-11T17:30:00Z">
        <w:r w:rsidR="00D741F0">
          <w:rPr>
            <w:rStyle w:val="CommentReference"/>
          </w:rPr>
          <w:commentReference w:id="177"/>
        </w:r>
      </w:ins>
      <w:ins w:id="180" w:author="Charlotte Dawson" w:date="2020-01-11T17:29:00Z">
        <w:r w:rsidR="00D741F0">
          <w:t xml:space="preserve"> the proteins quantified i</w:t>
        </w:r>
      </w:ins>
      <w:ins w:id="181" w:author="Charlotte Dawson" w:date="2020-01-11T17:28:00Z">
        <w:r w:rsidR="00D741F0">
          <w:t xml:space="preserve">n EVs from DAY286 biofilms </w:t>
        </w:r>
      </w:ins>
      <w:ins w:id="182" w:author="Charlotte Dawson" w:date="2020-01-11T17:31:00Z">
        <w:r w:rsidR="00D741F0">
          <w:t>or</w:t>
        </w:r>
      </w:ins>
      <w:ins w:id="183" w:author="Charlotte Dawson" w:date="2020-01-11T17:28:00Z">
        <w:r w:rsidR="00D741F0">
          <w:t xml:space="preserve"> yeast cells</w:t>
        </w:r>
      </w:ins>
      <w:ins w:id="184" w:author="Charlotte Dawson" w:date="2020-01-11T17:29:00Z">
        <w:r w:rsidR="00D741F0">
          <w:t xml:space="preserve">, </w:t>
        </w:r>
      </w:ins>
      <w:ins w:id="185" w:author="Charlotte Dawson" w:date="2020-01-11T17:28:00Z">
        <w:r w:rsidR="00D741F0">
          <w:t>44%</w:t>
        </w:r>
      </w:ins>
      <w:ins w:id="186" w:author="Charlotte Dawson" w:date="2020-01-11T17:29:00Z">
        <w:r w:rsidR="00D741F0">
          <w:t xml:space="preserve"> were common</w:t>
        </w:r>
      </w:ins>
      <w:ins w:id="187" w:author="Charlotte Dawson" w:date="2020-01-11T17:30:00Z">
        <w:r w:rsidR="00D741F0">
          <w:t xml:space="preserve"> (Supplementary Figure S4A).</w:t>
        </w:r>
      </w:ins>
    </w:p>
    <w:p w14:paraId="4F9528B0" w14:textId="7EED53BF" w:rsidR="00D741F0" w:rsidRPr="00E353B9" w:rsidRDefault="0012671D" w:rsidP="00B94229">
      <w:pPr>
        <w:spacing w:line="480" w:lineRule="auto"/>
      </w:pPr>
      <w:r>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proofErr w:type="spellStart"/>
      <w:r w:rsidR="003F7F1D" w:rsidRPr="00244AF8">
        <w:rPr>
          <w:i/>
        </w:rPr>
        <w:t>limma</w:t>
      </w:r>
      <w:proofErr w:type="spellEnd"/>
      <w:r w:rsidR="003F7F1D" w:rsidRPr="00244AF8">
        <w:rPr>
          <w:i/>
        </w:rPr>
        <w:t xml:space="preserve"> </w:t>
      </w:r>
      <w:r w:rsidR="003F7F1D">
        <w:fldChar w:fldCharType="begin"/>
      </w:r>
      <w:r w:rsidR="00996F3E">
        <w:instrText xml:space="preserve"> ADDIN ZOTERO_ITEM CSL_CITATION {"citationID":"jhAMPoFz","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w:t>
      </w:r>
      <w:proofErr w:type="spellStart"/>
      <w:r w:rsidR="00160657">
        <w:t>Benjamini</w:t>
      </w:r>
      <w:proofErr w:type="spellEnd"/>
      <w:r w:rsidR="00160657">
        <w:t xml:space="preserve">-Hochberg method </w:t>
      </w:r>
      <w:r w:rsidR="004D5CF1">
        <w:fldChar w:fldCharType="begin"/>
      </w:r>
      <w:r w:rsidR="00996F3E">
        <w:instrText xml:space="preserve"> ADDIN ZOTERO_ITEM CSL_CITATION {"citationID":"9koHhnid","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ins w:id="188" w:author="Charlotte Dawson" w:date="2020-01-11T17:35:00Z">
        <w:r w:rsidR="00D741F0">
          <w:t xml:space="preserve"> </w:t>
        </w:r>
      </w:ins>
      <w:commentRangeStart w:id="189"/>
      <w:ins w:id="190" w:author="Charlotte Dawson" w:date="2020-01-11T17:33:00Z">
        <w:r w:rsidR="00D741F0">
          <w:t>The</w:t>
        </w:r>
      </w:ins>
      <w:commentRangeEnd w:id="189"/>
      <w:ins w:id="191" w:author="Charlotte Dawson" w:date="2020-01-11T17:35:00Z">
        <w:r w:rsidR="00D741F0">
          <w:rPr>
            <w:rStyle w:val="CommentReference"/>
          </w:rPr>
          <w:commentReference w:id="189"/>
        </w:r>
      </w:ins>
      <w:ins w:id="192" w:author="Charlotte Dawson" w:date="2020-01-11T17:33:00Z">
        <w:r w:rsidR="00D741F0">
          <w:t xml:space="preserve"> differential abundance analysis was repeated to compare the enrichment of p</w:t>
        </w:r>
      </w:ins>
      <w:ins w:id="193" w:author="Charlotte Dawson" w:date="2020-01-11T17:34:00Z">
        <w:r w:rsidR="00D741F0">
          <w:t>roteins common to DAY286 yeast and biofilm EVs</w:t>
        </w:r>
      </w:ins>
      <w:ins w:id="194" w:author="Charlotte Dawson" w:date="2020-01-11T17:35:00Z">
        <w:r w:rsidR="00D741F0">
          <w:t xml:space="preserve"> (Supplementary Figure S4B</w:t>
        </w:r>
      </w:ins>
      <w:ins w:id="195" w:author="Charlotte Dawson" w:date="2020-01-11T17:46:00Z">
        <w:r w:rsidR="00190F93">
          <w:t>, Supplementary Data S6</w:t>
        </w:r>
      </w:ins>
      <w:ins w:id="196" w:author="Charlotte Dawson" w:date="2020-01-11T17:35:00Z">
        <w:r w:rsidR="00D741F0">
          <w:t>)</w:t>
        </w:r>
      </w:ins>
      <w:ins w:id="197" w:author="Charlotte Dawson" w:date="2020-01-11T17:34:00Z">
        <w:r w:rsidR="00D741F0">
          <w:t xml:space="preserve">. </w:t>
        </w:r>
      </w:ins>
      <w:ins w:id="198" w:author="Charlotte Dawson" w:date="2020-01-11T17:36:00Z">
        <w:r w:rsidR="00D741F0">
          <w:t>From the 433</w:t>
        </w:r>
      </w:ins>
      <w:ins w:id="199" w:author="Charlotte Dawson" w:date="2020-01-11T17:37:00Z">
        <w:r w:rsidR="00190F93">
          <w:t xml:space="preserve"> shared</w:t>
        </w:r>
      </w:ins>
      <w:ins w:id="200" w:author="Charlotte Dawson" w:date="2020-01-11T17:36:00Z">
        <w:r w:rsidR="00D741F0">
          <w:t xml:space="preserve"> proteins, 129 were significantly enriched in biofilm EVs versus </w:t>
        </w:r>
      </w:ins>
      <w:ins w:id="201" w:author="Charlotte Dawson" w:date="2020-01-11T17:37:00Z">
        <w:r w:rsidR="00D741F0">
          <w:t>136 proteins which were significantly more abundant</w:t>
        </w:r>
        <w:r w:rsidR="00190F93">
          <w:t xml:space="preserve"> in DAY286 yeast EVs.</w:t>
        </w:r>
      </w:ins>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36D85265" w14:textId="08D47A4C" w:rsidR="0071341D" w:rsidDel="00A81575" w:rsidRDefault="00571209" w:rsidP="00B94229">
      <w:pPr>
        <w:spacing w:line="480" w:lineRule="auto"/>
        <w:rPr>
          <w:del w:id="202" w:author="Charlotte Dawson" w:date="2020-01-11T18:07:00Z"/>
        </w:rPr>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96F3E">
        <w:instrText xml:space="preserve"> ADDIN ZOTERO_ITEM CSL_CITATION {"citationID":"MzJ0IxRA","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96F3E">
        <w:instrText xml:space="preserve"> ADDIN ZOTERO_ITEM CSL_CITATION {"citationID":"m7uHZi43","properties":{"formattedCitation":"[24, 31]","plainCitation":"[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ins w:id="203" w:author="Charlotte Dawson" w:date="2020-01-11T21:29:00Z">
        <w:r w:rsidR="0088193A">
          <w:t xml:space="preserve"> or yeast-type</w:t>
        </w:r>
      </w:ins>
      <w:r w:rsidR="00E31930">
        <w:t xml:space="preserve"> cell wall organisation w</w:t>
      </w:r>
      <w:ins w:id="204" w:author="Charlotte Dawson" w:date="2020-01-11T21:30:00Z">
        <w:r w:rsidR="0088193A">
          <w:t>ere</w:t>
        </w:r>
      </w:ins>
      <w:del w:id="205" w:author="Charlotte Dawson" w:date="2020-01-11T21:30:00Z">
        <w:r w:rsidR="00E31930" w:rsidDel="0088193A">
          <w:delText>as a</w:delText>
        </w:r>
      </w:del>
      <w:r w:rsidR="00E31930">
        <w:t xml:space="preserve"> significantly enriched biological process</w:t>
      </w:r>
      <w:ins w:id="206" w:author="Charlotte Dawson" w:date="2020-01-11T21:30:00Z">
        <w:r w:rsidR="0088193A">
          <w:t>es</w:t>
        </w:r>
      </w:ins>
      <w:r w:rsidR="00E31930">
        <w:t xml:space="preserve"> </w:t>
      </w:r>
      <w:r w:rsidR="008149B4">
        <w:t>that w</w:t>
      </w:r>
      <w:ins w:id="207" w:author="Charlotte Dawson" w:date="2020-01-11T21:30:00Z">
        <w:r w:rsidR="0088193A">
          <w:t>ere</w:t>
        </w:r>
      </w:ins>
      <w:del w:id="208" w:author="Charlotte Dawson" w:date="2020-01-11T21:30:00Z">
        <w:r w:rsidR="008149B4" w:rsidDel="0088193A">
          <w:delText>as</w:delText>
        </w:r>
      </w:del>
      <w:r w:rsidR="008149B4">
        <w:t xml:space="preserve"> </w:t>
      </w:r>
      <w:r w:rsidR="00E31930">
        <w:t xml:space="preserve">identified for all </w:t>
      </w:r>
      <w:r w:rsidR="00E31930">
        <w:lastRenderedPageBreak/>
        <w:t>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moveFromRangeStart w:id="209" w:author="Charlotte Dawson" w:date="2020-01-11T17:42:00Z" w:name="move29656966"/>
      <w:moveFrom w:id="210" w:author="Charlotte Dawson" w:date="2020-01-11T17:42:00Z">
        <w:r w:rsidR="00713CB0" w:rsidDel="00190F93">
          <w:t xml:space="preserve">All </w:t>
        </w:r>
        <w:r w:rsidR="00B65002" w:rsidDel="00190F93">
          <w:t>EV data</w:t>
        </w:r>
        <w:r w:rsidR="008071F5" w:rsidDel="00190F93">
          <w:t xml:space="preserve"> </w:t>
        </w:r>
        <w:r w:rsidR="00B65002" w:rsidDel="00190F93">
          <w:t xml:space="preserve">sets </w:t>
        </w:r>
        <w:r w:rsidR="008149B4" w:rsidDel="00190F93">
          <w:t>were</w:t>
        </w:r>
        <w:r w:rsidR="00B65002" w:rsidDel="00190F93">
          <w:t xml:space="preserve"> </w:t>
        </w:r>
        <w:r w:rsidR="008149B4" w:rsidDel="00190F93">
          <w:t xml:space="preserve">enriched with </w:t>
        </w:r>
        <w:r w:rsidR="00593EE7" w:rsidDel="00190F93">
          <w:t>proteins with</w:t>
        </w:r>
        <w:r w:rsidR="00B65002" w:rsidDel="00190F93">
          <w:t xml:space="preserve"> 1,3 beta</w:t>
        </w:r>
        <w:r w:rsidR="001346F8" w:rsidDel="00190F93">
          <w:t>-glucanosyltransferase activity</w:t>
        </w:r>
        <w:r w:rsidR="008149B4" w:rsidDel="00190F93">
          <w:t xml:space="preserve">. </w:t>
        </w:r>
        <w:r w:rsidR="009904B1" w:rsidDel="00190F93">
          <w:t>However,</w:t>
        </w:r>
        <w:r w:rsidR="00713CB0" w:rsidDel="00190F93">
          <w:t xml:space="preserve"> the</w:t>
        </w:r>
        <w:r w:rsidR="001346F8" w:rsidDel="00190F93">
          <w:t xml:space="preserve"> biofilm EV</w:t>
        </w:r>
        <w:r w:rsidR="009904B1" w:rsidDel="00190F93">
          <w:t>s</w:t>
        </w:r>
        <w:r w:rsidR="00713CB0" w:rsidDel="00190F93">
          <w:t xml:space="preserve"> </w:t>
        </w:r>
        <w:r w:rsidR="008149B4" w:rsidDel="00190F93">
          <w:t>were</w:t>
        </w:r>
        <w:r w:rsidR="001346F8" w:rsidDel="00190F93">
          <w:t xml:space="preserve"> </w:t>
        </w:r>
        <w:r w:rsidR="004B5CD0" w:rsidDel="00190F93">
          <w:t xml:space="preserve">also </w:t>
        </w:r>
        <w:r w:rsidR="001346F8" w:rsidDel="00190F93">
          <w:t>enrich</w:t>
        </w:r>
        <w:r w:rsidR="008149B4" w:rsidDel="00190F93">
          <w:t xml:space="preserve">ed with </w:t>
        </w:r>
        <w:r w:rsidR="00F523D0" w:rsidDel="00190F93">
          <w:t>proteins with</w:t>
        </w:r>
        <w:r w:rsidR="001346F8" w:rsidDel="00190F93">
          <w:t xml:space="preserve"> exo-1,3-beta-glucosidase activity indicating that the role for EVs in cell wall dynamics may change between morphologies. </w:t>
        </w:r>
      </w:moveFrom>
      <w:moveFromRangeEnd w:id="209"/>
    </w:p>
    <w:p w14:paraId="23DDC928" w14:textId="6999A348" w:rsidR="00AD0A09" w:rsidRDefault="00F523D0" w:rsidP="00B94229">
      <w:pPr>
        <w:spacing w:line="480" w:lineRule="auto"/>
      </w:pPr>
      <w:r>
        <w:t xml:space="preserve">Proteins involved in </w:t>
      </w:r>
      <w:r w:rsidR="008071F5">
        <w:t xml:space="preserve">ER localisation and protein glycosylation </w:t>
      </w:r>
      <w:r>
        <w:t>were</w:t>
      </w:r>
      <w:r w:rsidR="008071F5">
        <w:t xml:space="preserve"> overrepresented in </w:t>
      </w:r>
      <w:r w:rsidR="00A55649">
        <w:t xml:space="preserve">the three </w:t>
      </w:r>
      <w:r w:rsidR="008071F5">
        <w:t>yeast EV</w:t>
      </w:r>
      <w:r w:rsidR="00A55649">
        <w:t xml:space="preserve"> data sets </w:t>
      </w:r>
      <w:ins w:id="211" w:author="Charlotte Dawson" w:date="2020-01-11T21:31:00Z">
        <w:r w:rsidR="0088193A">
          <w:t xml:space="preserve">(Supplementary Data S3) </w:t>
        </w:r>
      </w:ins>
      <w:r w:rsidR="00A55649">
        <w:t>and</w:t>
      </w:r>
      <w:ins w:id="212" w:author="Charlotte Dawson" w:date="2020-01-11T17:42:00Z">
        <w:r w:rsidR="00190F93">
          <w:t xml:space="preserve"> may</w:t>
        </w:r>
      </w:ins>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th</w:t>
      </w:r>
      <w:r w:rsidR="00A55649">
        <w:t>e fungal cell wall</w:t>
      </w:r>
      <w:del w:id="213" w:author="Charlotte Dawson" w:date="2020-01-11T21:31:00Z">
        <w:r w:rsidR="00A55649" w:rsidDel="0088193A">
          <w:delText xml:space="preserve"> (</w:delText>
        </w:r>
        <w:r w:rsidR="004077DE" w:rsidDel="0088193A">
          <w:delText>S</w:delText>
        </w:r>
        <w:r w:rsidR="00A55649" w:rsidDel="0088193A">
          <w:delText>upplementa</w:delText>
        </w:r>
        <w:r w:rsidR="004077DE" w:rsidDel="0088193A">
          <w:delText>ry</w:delText>
        </w:r>
        <w:r w:rsidR="00A55649" w:rsidDel="0088193A">
          <w:delText xml:space="preserve"> </w:delText>
        </w:r>
        <w:r w:rsidR="004077DE" w:rsidDel="0088193A">
          <w:delText>Data</w:delText>
        </w:r>
        <w:r w:rsidR="00A55649" w:rsidDel="0088193A">
          <w:delText xml:space="preserve"> S3)</w:delText>
        </w:r>
      </w:del>
      <w:r w:rsidR="00A55649">
        <w:t>.</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54F2498A" w:rsidR="00A81575" w:rsidRDefault="001346F8" w:rsidP="00B94229">
      <w:pPr>
        <w:spacing w:line="480" w:lineRule="auto"/>
        <w:rPr>
          <w:ins w:id="214" w:author="Charlotte Dawson" w:date="2020-01-11T18:08:00Z"/>
        </w:rPr>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96F3E">
        <w:instrText xml:space="preserve"> ADDIN ZOTERO_ITEM CSL_CITATION {"citationID":"ddllwJN0","properties":{"formattedCitation":"[65, 66]","plainCitation":"[65, 66]","noteIndex":0},"citationItems":[{"id":381,"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1749,"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moveToRangeStart w:id="215" w:author="Charlotte Dawson" w:date="2020-01-11T17:42:00Z" w:name="move29656966"/>
      <w:moveTo w:id="216" w:author="Charlotte Dawson" w:date="2020-01-11T17:42:00Z">
        <w:r w:rsidR="00190F93">
          <w:t>All EV data sets were enriched with proteins with 1,3 beta-glucanosyltransferase activity. However, the biofilm EVs were also enriched with proteins with exo-1,3-beta-glucosidase activity indicating that the role for EVs in cell wall dynamics may change between morphologies.</w:t>
        </w:r>
      </w:moveTo>
      <w:moveToRangeEnd w:id="215"/>
      <w:ins w:id="217" w:author="Charlotte Dawson" w:date="2020-01-11T17:47:00Z">
        <w:r w:rsidR="00190F93">
          <w:t xml:space="preserve"> </w:t>
        </w:r>
      </w:ins>
    </w:p>
    <w:p w14:paraId="4D2443E1" w14:textId="46219A6C" w:rsidR="00190F93" w:rsidRDefault="00190F93" w:rsidP="00B94229">
      <w:pPr>
        <w:spacing w:line="480" w:lineRule="auto"/>
        <w:rPr>
          <w:ins w:id="218" w:author="Charlotte Dawson" w:date="2020-01-11T17:42:00Z"/>
        </w:rPr>
      </w:pPr>
      <w:commentRangeStart w:id="219"/>
      <w:ins w:id="220" w:author="Charlotte Dawson" w:date="2020-01-11T17:47:00Z">
        <w:r>
          <w:t>Consequently</w:t>
        </w:r>
      </w:ins>
      <w:commentRangeEnd w:id="219"/>
      <w:ins w:id="221" w:author="Charlotte Dawson" w:date="2020-01-11T17:49:00Z">
        <w:r w:rsidR="00AE3E92">
          <w:rPr>
            <w:rStyle w:val="CommentReference"/>
          </w:rPr>
          <w:commentReference w:id="219"/>
        </w:r>
      </w:ins>
      <w:ins w:id="222" w:author="Charlotte Dawson" w:date="2020-01-11T17:47:00Z">
        <w:r>
          <w:t>, w</w:t>
        </w:r>
      </w:ins>
      <w:ins w:id="223" w:author="Charlotte Dawson" w:date="2020-01-11T17:43:00Z">
        <w:r>
          <w:t xml:space="preserve">e performed functional analyses on the </w:t>
        </w:r>
      </w:ins>
      <w:ins w:id="224" w:author="Charlotte Dawson" w:date="2020-01-11T17:44:00Z">
        <w:r>
          <w:t xml:space="preserve">differentially abundant </w:t>
        </w:r>
      </w:ins>
      <w:ins w:id="225" w:author="Charlotte Dawson" w:date="2020-01-11T17:43:00Z">
        <w:r>
          <w:t>proteins</w:t>
        </w:r>
      </w:ins>
      <w:ins w:id="226" w:author="Charlotte Dawson" w:date="2020-01-11T17:44:00Z">
        <w:r>
          <w:t xml:space="preserve"> found in </w:t>
        </w:r>
      </w:ins>
      <w:ins w:id="227" w:author="Charlotte Dawson" w:date="2020-01-11T17:48:00Z">
        <w:r w:rsidR="00AE3E92">
          <w:t xml:space="preserve">DAY286 biofilm and yeast </w:t>
        </w:r>
      </w:ins>
      <w:ins w:id="228" w:author="Charlotte Dawson" w:date="2020-01-11T17:44:00Z">
        <w:r>
          <w:t>EVs</w:t>
        </w:r>
      </w:ins>
      <w:ins w:id="229" w:author="Charlotte Dawson" w:date="2020-01-11T17:47:00Z">
        <w:r w:rsidR="00AE3E92">
          <w:t xml:space="preserve"> </w:t>
        </w:r>
      </w:ins>
      <w:ins w:id="230" w:author="Charlotte Dawson" w:date="2020-01-11T17:45:00Z">
        <w:r>
          <w:t>to explor</w:t>
        </w:r>
      </w:ins>
      <w:ins w:id="231" w:author="Charlotte Dawson" w:date="2020-01-11T17:47:00Z">
        <w:r w:rsidR="00AE3E92">
          <w:t xml:space="preserve">e how </w:t>
        </w:r>
      </w:ins>
      <w:ins w:id="232" w:author="Charlotte Dawson" w:date="2020-01-11T17:48:00Z">
        <w:r w:rsidR="00AE3E92">
          <w:t xml:space="preserve">EV function may change depending on source cell morphology </w:t>
        </w:r>
      </w:ins>
      <w:ins w:id="233" w:author="Charlotte Dawson" w:date="2020-01-11T17:46:00Z">
        <w:r>
          <w:t>(Supplementary Figure S5)</w:t>
        </w:r>
      </w:ins>
      <w:ins w:id="234" w:author="Charlotte Dawson" w:date="2020-01-11T17:45:00Z">
        <w:r>
          <w:t>.</w:t>
        </w:r>
      </w:ins>
      <w:ins w:id="235" w:author="Charlotte Dawson" w:date="2020-01-11T17:48:00Z">
        <w:r w:rsidR="00AE3E92">
          <w:t xml:space="preserve"> </w:t>
        </w:r>
      </w:ins>
      <w:ins w:id="236" w:author="Charlotte Dawson" w:date="2020-01-11T17:50:00Z">
        <w:r w:rsidR="00AE3E92">
          <w:t xml:space="preserve">Compared to biofilm EVs, DAY286 yeast EVs </w:t>
        </w:r>
      </w:ins>
      <w:ins w:id="237" w:author="Charlotte Dawson" w:date="2020-01-11T18:11:00Z">
        <w:r w:rsidR="00A81575">
          <w:t>were</w:t>
        </w:r>
      </w:ins>
      <w:ins w:id="238" w:author="Charlotte Dawson" w:date="2020-01-11T17:50:00Z">
        <w:r w:rsidR="00AE3E92">
          <w:t xml:space="preserve"> enriched in ribosomal </w:t>
        </w:r>
      </w:ins>
      <w:ins w:id="239" w:author="Charlotte Dawson" w:date="2020-01-11T17:58:00Z">
        <w:r w:rsidR="00DF738E">
          <w:t xml:space="preserve">and mitochondrial </w:t>
        </w:r>
      </w:ins>
      <w:ins w:id="240" w:author="Charlotte Dawson" w:date="2020-01-11T17:50:00Z">
        <w:r w:rsidR="00AE3E92">
          <w:t xml:space="preserve">proteins </w:t>
        </w:r>
      </w:ins>
      <w:ins w:id="241" w:author="Charlotte Dawson" w:date="2020-01-11T17:51:00Z">
        <w:r w:rsidR="00AE3E92">
          <w:t xml:space="preserve">and </w:t>
        </w:r>
      </w:ins>
      <w:ins w:id="242" w:author="Charlotte Dawson" w:date="2020-01-11T17:57:00Z">
        <w:r w:rsidR="00DF738E">
          <w:t>proteins</w:t>
        </w:r>
      </w:ins>
      <w:ins w:id="243" w:author="Charlotte Dawson" w:date="2020-01-11T17:59:00Z">
        <w:r w:rsidR="00DF738E">
          <w:t xml:space="preserve"> that function in</w:t>
        </w:r>
      </w:ins>
      <w:ins w:id="244" w:author="Charlotte Dawson" w:date="2020-01-11T17:58:00Z">
        <w:r w:rsidR="00DF738E">
          <w:t xml:space="preserve"> post-translational modification.</w:t>
        </w:r>
      </w:ins>
      <w:ins w:id="245" w:author="Charlotte Dawson" w:date="2020-01-11T18:00:00Z">
        <w:r w:rsidR="00DF738E">
          <w:t xml:space="preserve"> </w:t>
        </w:r>
      </w:ins>
      <w:ins w:id="246" w:author="Charlotte Dawson" w:date="2020-01-11T18:10:00Z">
        <w:r w:rsidR="00A81575">
          <w:t xml:space="preserve">EVs from </w:t>
        </w:r>
        <w:r w:rsidR="00A81575">
          <w:rPr>
            <w:i/>
            <w:iCs/>
          </w:rPr>
          <w:t>C. albicans</w:t>
        </w:r>
        <w:r w:rsidR="00A81575">
          <w:t xml:space="preserve"> biofilms have been shown to function in extracellular matrix biogenesis </w:t>
        </w:r>
      </w:ins>
      <w:r w:rsidR="00FA3D72">
        <w:fldChar w:fldCharType="begin"/>
      </w:r>
      <w:r w:rsidR="00FA3D72">
        <w:instrText xml:space="preserve"> ADDIN ZOTERO_ITEM CSL_CITATION {"citationID":"jwbzAzeu","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FA3D72">
        <w:fldChar w:fldCharType="separate"/>
      </w:r>
      <w:r w:rsidR="00FA3D72" w:rsidRPr="00FA3D72">
        <w:rPr>
          <w:rFonts w:ascii="Calibri" w:hAnsi="Calibri" w:cs="Calibri"/>
        </w:rPr>
        <w:t>[32]</w:t>
      </w:r>
      <w:r w:rsidR="00FA3D72">
        <w:fldChar w:fldCharType="end"/>
      </w:r>
      <w:ins w:id="247" w:author="Charlotte Dawson" w:date="2020-01-11T18:11:00Z">
        <w:r w:rsidR="00A81575">
          <w:t xml:space="preserve"> which is reflected here by </w:t>
        </w:r>
      </w:ins>
      <w:ins w:id="248" w:author="Charlotte Dawson" w:date="2020-01-11T18:12:00Z">
        <w:r w:rsidR="00A81575">
          <w:t>an enrichment of cell surface and cell wall proteins that function in carbohydrate metabolism.</w:t>
        </w:r>
      </w:ins>
      <w:ins w:id="249" w:author="Charlotte Dawson" w:date="2020-01-11T18:14:00Z">
        <w:r w:rsidR="00A81575">
          <w:t xml:space="preserve"> Furthermore, biofilm EVs </w:t>
        </w:r>
      </w:ins>
      <w:ins w:id="250" w:author="Charlotte Dawson" w:date="2020-01-11T18:15:00Z">
        <w:r w:rsidR="00A81575">
          <w:t xml:space="preserve">were enriched in oxidative and heat </w:t>
        </w:r>
        <w:r w:rsidR="00A81575">
          <w:lastRenderedPageBreak/>
          <w:t>stress response proteins which is reflective of the different growth conditions compared to DAY286 yeast EVs.</w:t>
        </w:r>
      </w:ins>
    </w:p>
    <w:p w14:paraId="0318E1E8" w14:textId="77777777" w:rsidR="00190F93" w:rsidRDefault="00190F93" w:rsidP="00B94229">
      <w:pPr>
        <w:spacing w:line="480" w:lineRule="auto"/>
        <w:rPr>
          <w:ins w:id="251" w:author="Charlotte Dawson" w:date="2020-01-11T17:42:00Z"/>
        </w:rPr>
      </w:pPr>
    </w:p>
    <w:p w14:paraId="26CD5A5C" w14:textId="5FF9A24C" w:rsidR="00190F93" w:rsidRPr="007E7F25" w:rsidDel="00BE4F7D" w:rsidRDefault="001346F8" w:rsidP="00B94229">
      <w:pPr>
        <w:spacing w:line="480" w:lineRule="auto"/>
        <w:rPr>
          <w:del w:id="252" w:author="Charlotte Dawson" w:date="2020-01-11T18:20:00Z"/>
        </w:rPr>
      </w:pPr>
      <w:del w:id="253" w:author="Charlotte Dawson" w:date="2020-01-11T17:49:00Z">
        <w:r w:rsidDel="00AE3E92">
          <w:delText xml:space="preserve">Most of the other </w:delText>
        </w:r>
      </w:del>
      <w:del w:id="254" w:author="Charlotte Dawson" w:date="2020-01-11T18:20:00Z">
        <w:r w:rsidDel="00BE4F7D">
          <w:delText xml:space="preserve">functions that were enriched in </w:delText>
        </w:r>
        <w:r w:rsidDel="00BE4F7D">
          <w:rPr>
            <w:i/>
          </w:rPr>
          <w:delText xml:space="preserve">C. albicans </w:delText>
        </w:r>
        <w:r w:rsidDel="00BE4F7D">
          <w:delText xml:space="preserve">EVs </w:delText>
        </w:r>
        <w:r w:rsidR="00B34D07" w:rsidDel="00BE4F7D">
          <w:delText>relate</w:delText>
        </w:r>
        <w:r w:rsidR="00FC53E8" w:rsidDel="00BE4F7D">
          <w:delText>d</w:delText>
        </w:r>
        <w:r w:rsidDel="00BE4F7D">
          <w:delText xml:space="preserve"> to these overarching functions of cell wall homeostasis and pathogenesis. </w:delText>
        </w:r>
      </w:del>
    </w:p>
    <w:p w14:paraId="4DE3C6A3" w14:textId="386D2B1D" w:rsidR="000C08FA" w:rsidRDefault="000C08FA"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6016BEE6" w:rsidR="00587C0C" w:rsidRDefault="00A94AA5" w:rsidP="00587C0C">
      <w:pPr>
        <w:spacing w:line="480" w:lineRule="auto"/>
      </w:pPr>
      <w:r>
        <w:lastRenderedPageBreak/>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ins w:id="255" w:author="Charlotte Dawson" w:date="2020-01-12T19:20:00Z">
        <w:r w:rsidR="008B1FC9">
          <w:t xml:space="preserve">data </w:t>
        </w:r>
        <w:commentRangeStart w:id="256"/>
        <w:r w:rsidR="008B1FC9">
          <w:t>sets</w:t>
        </w:r>
      </w:ins>
      <w:del w:id="257" w:author="Charlotte Dawson" w:date="2020-01-12T19:20:00Z">
        <w:r w:rsidR="00946AE0" w:rsidDel="008B1FC9">
          <w:delText>strains</w:delText>
        </w:r>
      </w:del>
      <w:commentRangeEnd w:id="256"/>
      <w:r w:rsidR="00FA3D72">
        <w:rPr>
          <w:rStyle w:val="CommentReference"/>
        </w:rPr>
        <w:commentReference w:id="256"/>
      </w:r>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0F54A6C" w:rsidR="005B20AA" w:rsidRDefault="00536432" w:rsidP="00B94229">
      <w:pPr>
        <w:spacing w:line="480" w:lineRule="auto"/>
      </w:pPr>
      <w:r>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96F3E">
        <w:instrText xml:space="preserve"> ADDIN ZOTERO_ITEM CSL_CITATION {"citationID":"eNZH5PpH","properties":{"formattedCitation":"[31, 67, 68]","plainCitation":"[31, 67, 68]","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w:t>
      </w:r>
      <w:proofErr w:type="spellStart"/>
      <w:r w:rsidR="00337A3E">
        <w:t>eisosome</w:t>
      </w:r>
      <w:proofErr w:type="spellEnd"/>
      <w:r w:rsidR="00337A3E">
        <w:t>; a fungal plasma membrane domain also known as the membrane compartment containing Can1 (MCC). Several MCC/</w:t>
      </w:r>
      <w:proofErr w:type="spellStart"/>
      <w:r w:rsidR="00337A3E">
        <w:t>eisosome</w:t>
      </w:r>
      <w:proofErr w:type="spellEnd"/>
      <w:r w:rsidR="00337A3E">
        <w:t xml:space="preserv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proofErr w:type="spellStart"/>
      <w:r w:rsidR="00214536">
        <w:t>eisosome</w:t>
      </w:r>
      <w:proofErr w:type="spellEnd"/>
      <w:r w:rsidR="00214536">
        <w:t xml:space="preserv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96F3E">
        <w:instrText xml:space="preserve"> ADDIN ZOTERO_ITEM CSL_CITATION {"citationID":"PY9dUX6I","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 xml:space="preserve">s and functions of </w:t>
      </w:r>
      <w:r w:rsidR="00E34D08" w:rsidRPr="00B5276E">
        <w:lastRenderedPageBreak/>
        <w:t>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96F3E">
        <w:instrText xml:space="preserve"> ADDIN ZOTERO_ITEM CSL_CITATION {"citationID":"a4484XZi","properties":{"formattedCitation":"[70, 71]","plainCitation":"[70, 71]","noteIndex":0},"citationItems":[{"id":207,"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144,"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6C9C0E07" w:rsidR="00A94AA5" w:rsidRPr="00A94AA5" w:rsidRDefault="00A94AA5" w:rsidP="00B94229">
      <w:pPr>
        <w:spacing w:line="480" w:lineRule="auto"/>
        <w:rPr>
          <w:i/>
        </w:rPr>
      </w:pPr>
      <w:r>
        <w:rPr>
          <w:i/>
        </w:rPr>
        <w:t xml:space="preserve">Putative </w:t>
      </w:r>
      <w:r>
        <w:t>C. albicans</w:t>
      </w:r>
      <w:r>
        <w:rPr>
          <w:i/>
        </w:rPr>
        <w:t xml:space="preserve"> EV positive markers include </w:t>
      </w:r>
      <w:commentRangeStart w:id="258"/>
      <w:del w:id="259" w:author="Charlotte Dawson" w:date="2020-01-12T11:42:00Z">
        <w:r w:rsidR="004A4FD2" w:rsidDel="00CD02E8">
          <w:rPr>
            <w:i/>
          </w:rPr>
          <w:delText>GTPases</w:delText>
        </w:r>
      </w:del>
      <w:commentRangeEnd w:id="258"/>
      <w:r w:rsidR="00FA3D72">
        <w:rPr>
          <w:rStyle w:val="CommentReference"/>
        </w:rPr>
        <w:commentReference w:id="258"/>
      </w:r>
      <w:del w:id="260" w:author="Charlotte Dawson" w:date="2020-01-12T11:42:00Z">
        <w:r w:rsidDel="00CD02E8">
          <w:rPr>
            <w:i/>
          </w:rPr>
          <w:delText xml:space="preserve"> and</w:delText>
        </w:r>
      </w:del>
      <w:ins w:id="261" w:author="Charlotte Dawson" w:date="2020-01-12T11:42:00Z">
        <w:r w:rsidR="00CD02E8">
          <w:rPr>
            <w:i/>
          </w:rPr>
          <w:t>trans</w:t>
        </w:r>
      </w:ins>
      <w:ins w:id="262" w:author="Charlotte Dawson" w:date="2020-01-12T11:50:00Z">
        <w:r w:rsidR="00093951">
          <w:rPr>
            <w:i/>
          </w:rPr>
          <w:t xml:space="preserve">-plasma </w:t>
        </w:r>
      </w:ins>
      <w:ins w:id="263" w:author="Charlotte Dawson" w:date="2020-01-12T11:42:00Z">
        <w:r w:rsidR="00CD02E8">
          <w:rPr>
            <w:i/>
          </w:rPr>
          <w:t>membrane</w:t>
        </w:r>
      </w:ins>
      <w:ins w:id="264" w:author="Charlotte Dawson" w:date="2020-01-12T11:50:00Z">
        <w:r w:rsidR="00093951">
          <w:rPr>
            <w:i/>
          </w:rPr>
          <w:t xml:space="preserve"> domain</w:t>
        </w:r>
      </w:ins>
      <w:ins w:id="265" w:author="Charlotte Dawson" w:date="2020-01-12T11:42:00Z">
        <w:r w:rsidR="00CD02E8">
          <w:rPr>
            <w:i/>
          </w:rPr>
          <w:t xml:space="preserve"> </w:t>
        </w:r>
      </w:ins>
      <w:del w:id="266" w:author="Charlotte Dawson" w:date="2020-01-12T11:42:00Z">
        <w:r w:rsidDel="00CD02E8">
          <w:rPr>
            <w:i/>
          </w:rPr>
          <w:delText xml:space="preserve"> </w:delText>
        </w:r>
      </w:del>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candidate positive EV 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783AA8A1"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ins w:id="267" w:author="Charlotte Dawson" w:date="2020-01-12T16:09:00Z">
        <w:r w:rsidR="00CF1871">
          <w:t xml:space="preserve">Supplementary </w:t>
        </w:r>
      </w:ins>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96F3E">
        <w:instrText xml:space="preserve"> ADDIN ZOTERO_ITEM CSL_CITATION {"citationID":"hZ72tYMX","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ins w:id="268" w:author="Charlotte Dawson" w:date="2020-01-12T11:23:00Z">
        <w:r w:rsidR="00FF5485">
          <w:t xml:space="preserve"> </w:t>
        </w:r>
        <w:r w:rsidR="003B51A5">
          <w:t xml:space="preserve">These </w:t>
        </w:r>
      </w:ins>
      <w:ins w:id="269" w:author="Charlotte Dawson" w:date="2020-01-12T11:26:00Z">
        <w:r w:rsidR="003B51A5">
          <w:t xml:space="preserve">included trans-plasma </w:t>
        </w:r>
        <w:commentRangeStart w:id="270"/>
        <w:r w:rsidR="003B51A5">
          <w:t>membrane</w:t>
        </w:r>
      </w:ins>
      <w:commentRangeEnd w:id="270"/>
      <w:ins w:id="271" w:author="Charlotte Dawson" w:date="2020-01-12T11:40:00Z">
        <w:r w:rsidR="00CD02E8">
          <w:rPr>
            <w:rStyle w:val="CommentReference"/>
          </w:rPr>
          <w:commentReference w:id="270"/>
        </w:r>
      </w:ins>
      <w:ins w:id="272" w:author="Charlotte Dawson" w:date="2020-01-12T11:26:00Z">
        <w:r w:rsidR="003B51A5">
          <w:t xml:space="preserve"> proteins</w:t>
        </w:r>
      </w:ins>
      <w:ins w:id="273" w:author="Charlotte Dawson" w:date="2020-01-12T11:27:00Z">
        <w:r w:rsidR="003B51A5">
          <w:t xml:space="preserve"> </w:t>
        </w:r>
      </w:ins>
      <w:ins w:id="274" w:author="Charlotte Dawson" w:date="2020-01-12T11:29:00Z">
        <w:r w:rsidR="003B51A5">
          <w:t>such as</w:t>
        </w:r>
      </w:ins>
      <w:ins w:id="275" w:author="Charlotte Dawson" w:date="2020-01-12T11:27:00Z">
        <w:r w:rsidR="003B51A5">
          <w:t xml:space="preserve"> the Sur7 family proteins </w:t>
        </w:r>
      </w:ins>
      <w:ins w:id="276" w:author="Charlotte Dawson" w:date="2020-01-12T11:28:00Z">
        <w:r w:rsidR="003B51A5">
          <w:t>orf</w:t>
        </w:r>
      </w:ins>
      <w:ins w:id="277" w:author="Charlotte Dawson" w:date="2020-01-12T11:29:00Z">
        <w:r w:rsidR="003B51A5">
          <w:t xml:space="preserve">19.6741, and </w:t>
        </w:r>
      </w:ins>
      <w:ins w:id="278" w:author="Charlotte Dawson" w:date="2020-01-12T11:27:00Z">
        <w:r w:rsidR="003B51A5">
          <w:t>Sur7 (</w:t>
        </w:r>
      </w:ins>
      <w:proofErr w:type="spellStart"/>
      <w:ins w:id="279" w:author="Charlotte Dawson" w:date="2020-01-12T11:43:00Z">
        <w:r w:rsidR="00CD02E8">
          <w:t>P</w:t>
        </w:r>
      </w:ins>
      <w:ins w:id="280" w:author="Charlotte Dawson" w:date="2020-01-12T11:28:00Z">
        <w:r w:rsidR="003B51A5">
          <w:t>fa</w:t>
        </w:r>
      </w:ins>
      <w:ins w:id="281" w:author="Charlotte Dawson" w:date="2020-01-12T11:40:00Z">
        <w:r w:rsidR="00CD02E8">
          <w:t>m</w:t>
        </w:r>
        <w:proofErr w:type="spellEnd"/>
        <w:r w:rsidR="00CD02E8">
          <w:t>:</w:t>
        </w:r>
        <w:r w:rsidR="00CD02E8" w:rsidRPr="00CD02E8">
          <w:t xml:space="preserve"> PF06687</w:t>
        </w:r>
      </w:ins>
      <w:ins w:id="282" w:author="Charlotte Dawson" w:date="2020-01-12T11:28:00Z">
        <w:r w:rsidR="003B51A5">
          <w:t>)</w:t>
        </w:r>
      </w:ins>
      <w:ins w:id="283" w:author="Charlotte Dawson" w:date="2020-01-12T11:39:00Z">
        <w:r w:rsidR="00CD02E8">
          <w:t xml:space="preserve"> and the MARVEL family protein Nce102 (</w:t>
        </w:r>
      </w:ins>
      <w:proofErr w:type="spellStart"/>
      <w:ins w:id="284" w:author="Charlotte Dawson" w:date="2020-01-12T11:43:00Z">
        <w:r w:rsidR="00CD02E8">
          <w:t>P</w:t>
        </w:r>
      </w:ins>
      <w:ins w:id="285" w:author="Charlotte Dawson" w:date="2020-01-12T11:39:00Z">
        <w:r w:rsidR="00CD02E8">
          <w:t>fam</w:t>
        </w:r>
        <w:proofErr w:type="spellEnd"/>
        <w:r w:rsidR="00CD02E8">
          <w:t>:</w:t>
        </w:r>
      </w:ins>
      <w:ins w:id="286" w:author="Charlotte Dawson" w:date="2020-01-12T11:40:00Z">
        <w:r w:rsidR="00CD02E8">
          <w:t xml:space="preserve"> </w:t>
        </w:r>
      </w:ins>
      <w:ins w:id="287" w:author="Charlotte Dawson" w:date="2020-01-12T11:39:00Z">
        <w:r w:rsidR="00CD02E8">
          <w:t>PF01284)</w:t>
        </w:r>
      </w:ins>
      <w:ins w:id="288" w:author="Charlotte Dawson" w:date="2020-01-12T11:31:00Z">
        <w:r w:rsidR="003B51A5">
          <w:t xml:space="preserve">. </w:t>
        </w:r>
        <w:proofErr w:type="gramStart"/>
        <w:r w:rsidR="003B51A5">
          <w:t>A number of</w:t>
        </w:r>
        <w:proofErr w:type="gramEnd"/>
        <w:r w:rsidR="003B51A5">
          <w:t xml:space="preserve"> </w:t>
        </w:r>
      </w:ins>
      <w:ins w:id="289" w:author="Charlotte Dawson" w:date="2020-01-12T11:30:00Z">
        <w:r w:rsidR="003B51A5">
          <w:t>GTPases which associate with the plasma membrane (</w:t>
        </w:r>
      </w:ins>
      <w:ins w:id="290" w:author="Charlotte Dawson" w:date="2020-01-12T11:32:00Z">
        <w:r w:rsidR="003B51A5">
          <w:t>Arf3, Cdc42, Rac1, Rho1, Rho3</w:t>
        </w:r>
      </w:ins>
      <w:ins w:id="291" w:author="Charlotte Dawson" w:date="2020-01-12T11:30:00Z">
        <w:r w:rsidR="003B51A5">
          <w:t xml:space="preserve">) and </w:t>
        </w:r>
        <w:r w:rsidR="003B51A5">
          <w:lastRenderedPageBreak/>
          <w:t>secretory pathway (</w:t>
        </w:r>
      </w:ins>
      <w:ins w:id="292" w:author="Charlotte Dawson" w:date="2020-01-12T11:33:00Z">
        <w:r w:rsidR="003B51A5">
          <w:t>Sec4, Ypt31</w:t>
        </w:r>
      </w:ins>
      <w:ins w:id="293" w:author="Charlotte Dawson" w:date="2020-01-12T11:30:00Z">
        <w:r w:rsidR="003B51A5">
          <w:t>) respectively</w:t>
        </w:r>
      </w:ins>
      <w:ins w:id="294" w:author="Charlotte Dawson" w:date="2020-01-12T11:31:00Z">
        <w:r w:rsidR="003B51A5">
          <w:t xml:space="preserve"> were also</w:t>
        </w:r>
      </w:ins>
      <w:ins w:id="295" w:author="Charlotte Dawson" w:date="2020-01-12T11:34:00Z">
        <w:r w:rsidR="00CD02E8">
          <w:t xml:space="preserve"> determined to be</w:t>
        </w:r>
      </w:ins>
      <w:ins w:id="296" w:author="Charlotte Dawson" w:date="2020-01-12T11:32:00Z">
        <w:r w:rsidR="003B51A5">
          <w:t xml:space="preserve"> ideal marker candidates</w:t>
        </w:r>
      </w:ins>
      <w:ins w:id="297" w:author="Charlotte Dawson" w:date="2020-01-12T11:30:00Z">
        <w:r w:rsidR="003B51A5">
          <w:t>.</w:t>
        </w:r>
      </w:ins>
      <w:ins w:id="298" w:author="Charlotte Dawson" w:date="2020-01-12T11:31:00Z">
        <w:r w:rsidR="003B51A5">
          <w:t xml:space="preserve"> </w:t>
        </w:r>
      </w:ins>
      <w:commentRangeStart w:id="299"/>
      <w:ins w:id="300" w:author="Charlotte Dawson" w:date="2020-01-12T16:27:00Z">
        <w:r w:rsidR="00AC4D27">
          <w:t>The</w:t>
        </w:r>
      </w:ins>
      <w:commentRangeEnd w:id="299"/>
      <w:ins w:id="301" w:author="Charlotte Dawson" w:date="2020-01-12T16:55:00Z">
        <w:r w:rsidR="00673B41">
          <w:rPr>
            <w:rStyle w:val="CommentReference"/>
          </w:rPr>
          <w:commentReference w:id="299"/>
        </w:r>
      </w:ins>
      <w:ins w:id="302" w:author="Charlotte Dawson" w:date="2020-01-12T16:28:00Z">
        <w:r w:rsidR="00AC4D27">
          <w:t xml:space="preserve"> 22 </w:t>
        </w:r>
      </w:ins>
      <w:ins w:id="303" w:author="Charlotte Dawson" w:date="2020-01-12T16:35:00Z">
        <w:r w:rsidR="001F5216">
          <w:t>proteins</w:t>
        </w:r>
      </w:ins>
      <w:ins w:id="304" w:author="Charlotte Dawson" w:date="2020-01-12T16:28:00Z">
        <w:r w:rsidR="00AC4D27">
          <w:t xml:space="preserve"> were</w:t>
        </w:r>
      </w:ins>
      <w:ins w:id="305" w:author="Charlotte Dawson" w:date="2020-01-12T16:30:00Z">
        <w:r w:rsidR="00AC4D27">
          <w:t xml:space="preserve"> only</w:t>
        </w:r>
      </w:ins>
      <w:ins w:id="306" w:author="Charlotte Dawson" w:date="2020-01-12T16:28:00Z">
        <w:r w:rsidR="00AC4D27">
          <w:t xml:space="preserve"> present in clusters C1</w:t>
        </w:r>
      </w:ins>
      <w:ins w:id="307" w:author="Charlotte Dawson" w:date="2020-01-12T16:29:00Z">
        <w:r w:rsidR="00AC4D27">
          <w:t>-C4 and C8 of the heatmap in Figure 5</w:t>
        </w:r>
      </w:ins>
      <w:ins w:id="308" w:author="Charlotte Dawson" w:date="2020-01-12T16:34:00Z">
        <w:r w:rsidR="00AC4D27">
          <w:t xml:space="preserve"> which </w:t>
        </w:r>
      </w:ins>
      <w:ins w:id="309" w:author="Charlotte Dawson" w:date="2020-01-12T16:36:00Z">
        <w:r w:rsidR="001F5216">
          <w:t>included only proteins that were consistently enriched across all four proteomics experiments.</w:t>
        </w:r>
      </w:ins>
      <w:ins w:id="310" w:author="Charlotte Dawson" w:date="2020-01-12T16:37:00Z">
        <w:r w:rsidR="001F5216">
          <w:t xml:space="preserve"> </w:t>
        </w:r>
      </w:ins>
      <w:ins w:id="311" w:author="Charlotte Dawson" w:date="2020-01-12T16:36:00Z">
        <w:r w:rsidR="001F5216">
          <w:t>Metadata regarding these proteins</w:t>
        </w:r>
      </w:ins>
      <w:ins w:id="312" w:author="Charlotte Dawson" w:date="2020-01-12T16:37:00Z">
        <w:r w:rsidR="001F5216">
          <w:t xml:space="preserve"> including their localisation and associated GO terms are provided in Supplementary Data S8.</w:t>
        </w:r>
      </w:ins>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proofErr w:type="gramStart"/>
      <w:r w:rsidR="00AB1FD5">
        <w:t>are located in</w:t>
      </w:r>
      <w:proofErr w:type="gramEnd"/>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4C3D906E"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96F3E">
        <w:instrText xml:space="preserve"> ADDIN ZOTERO_ITEM CSL_CITATION {"citationID":"NpxWoKF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96F3E">
        <w:instrText xml:space="preserve"> ADDIN ZOTERO_ITEM CSL_CITATION {"citationID":"T4Ze9aJJ","properties":{"formattedCitation":"[72\\uc0\\u8211{}74]","plainCitation":"[72–7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96F3E">
        <w:instrText xml:space="preserve"> ADDIN ZOTERO_ITEM CSL_CITATION {"citationID":"MfpZQvHs","properties":{"formattedCitation":"[75]","plainCitation":"[75]","noteIndex":0},"citationItems":[{"id":63,"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96F3E">
        <w:instrText xml:space="preserve"> ADDIN ZOTERO_ITEM CSL_CITATION {"citationID":"qh0y8431","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96F3E">
        <w:instrText xml:space="preserve"> ADDIN ZOTERO_ITEM CSL_CITATION {"citationID":"C3OA7dT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2D476B24"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96F3E">
        <w:instrText xml:space="preserve"> ADDIN ZOTERO_ITEM CSL_CITATION {"citationID":"0ddGuT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313" w:name="_Hlk29634063"/>
      <w:r>
        <w:t xml:space="preserve">Indeed, one putative marker, Hgt1, has already been independently confirmed to be packaged in </w:t>
      </w:r>
      <w:r>
        <w:rPr>
          <w:i/>
          <w:iCs/>
        </w:rPr>
        <w:t>C. albicans</w:t>
      </w:r>
      <w:r>
        <w:t xml:space="preserve"> EVs using immunogold labelling and electron microscopy </w:t>
      </w:r>
      <w:r>
        <w:fldChar w:fldCharType="begin"/>
      </w:r>
      <w:r w:rsidR="00996F3E">
        <w:instrText xml:space="preserve"> ADDIN ZOTERO_ITEM CSL_CITATION {"citationID":"D2PPqTJ6","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ins w:id="314" w:author="Charlotte Dawson" w:date="2020-01-11T11:24:00Z">
        <w:r w:rsidR="00534B4C">
          <w:t xml:space="preserve"> </w:t>
        </w:r>
      </w:ins>
      <w:ins w:id="315" w:author="Charlotte Dawson" w:date="2020-01-11T11:32:00Z">
        <w:r w:rsidR="00FC4725">
          <w:t xml:space="preserve">The immunogold TEM images from </w:t>
        </w:r>
        <w:commentRangeStart w:id="316"/>
        <w:r w:rsidR="00FC4725">
          <w:t>Kenno et al</w:t>
        </w:r>
      </w:ins>
      <w:commentRangeEnd w:id="316"/>
      <w:ins w:id="317" w:author="Charlotte Dawson" w:date="2020-01-11T11:42:00Z">
        <w:r w:rsidR="00BD02B8">
          <w:rPr>
            <w:rStyle w:val="CommentReference"/>
          </w:rPr>
          <w:commentReference w:id="316"/>
        </w:r>
      </w:ins>
      <w:ins w:id="318" w:author="Charlotte Dawson" w:date="2020-01-11T11:32:00Z">
        <w:r w:rsidR="00FC4725">
          <w:t xml:space="preserve">. </w:t>
        </w:r>
      </w:ins>
      <w:r w:rsidR="00FC4725">
        <w:fldChar w:fldCharType="begin"/>
      </w:r>
      <w:r w:rsidR="00996F3E">
        <w:instrText xml:space="preserve"> ADDIN ZOTERO_ITEM CSL_CITATION {"citationID":"Jm5axrON","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ins w:id="319" w:author="Charlotte Dawson" w:date="2020-01-11T11:32:00Z">
        <w:r w:rsidR="00FC4725">
          <w:t xml:space="preserve"> </w:t>
        </w:r>
      </w:ins>
      <w:ins w:id="320" w:author="Charlotte Dawson" w:date="2020-01-11T11:33:00Z">
        <w:r w:rsidR="00FC4725">
          <w:t xml:space="preserve">show </w:t>
        </w:r>
        <w:r w:rsidR="00FC4725">
          <w:lastRenderedPageBreak/>
          <w:t xml:space="preserve">the </w:t>
        </w:r>
      </w:ins>
      <w:ins w:id="321" w:author="Charlotte Dawson" w:date="2020-01-11T11:26:00Z">
        <w:r w:rsidR="00534B4C">
          <w:t>plasma membrane protein</w:t>
        </w:r>
      </w:ins>
      <w:ins w:id="322" w:author="Charlotte Dawson" w:date="2020-01-11T11:27:00Z">
        <w:r w:rsidR="00534B4C">
          <w:t xml:space="preserve"> </w:t>
        </w:r>
      </w:ins>
      <w:ins w:id="323" w:author="Charlotte Dawson" w:date="2020-01-11T11:29:00Z">
        <w:r w:rsidR="00534B4C">
          <w:t xml:space="preserve">Hgt1 present in the </w:t>
        </w:r>
      </w:ins>
      <w:ins w:id="324" w:author="Charlotte Dawson" w:date="2020-01-11T11:30:00Z">
        <w:r w:rsidR="00FC4725">
          <w:t xml:space="preserve">membrane of small EVs released from the </w:t>
        </w:r>
        <w:r w:rsidR="00FC4725">
          <w:rPr>
            <w:i/>
            <w:iCs/>
          </w:rPr>
          <w:t>C. albicans</w:t>
        </w:r>
        <w:r w:rsidR="00FC4725">
          <w:t xml:space="preserve"> </w:t>
        </w:r>
      </w:ins>
      <w:ins w:id="325" w:author="Charlotte Dawson" w:date="2020-01-11T11:35:00Z">
        <w:r w:rsidR="00FC4725">
          <w:t xml:space="preserve">strain </w:t>
        </w:r>
      </w:ins>
      <w:ins w:id="326" w:author="Charlotte Dawson" w:date="2020-01-11T11:30:00Z">
        <w:r w:rsidR="00FC4725">
          <w:t>SN152</w:t>
        </w:r>
      </w:ins>
      <w:ins w:id="327" w:author="Charlotte Dawson" w:date="2020-01-11T11:35:00Z">
        <w:r w:rsidR="00FC4725">
          <w:t xml:space="preserve">. </w:t>
        </w:r>
      </w:ins>
      <w:ins w:id="328" w:author="Charlotte Dawson" w:date="2020-01-11T11:39:00Z">
        <w:r w:rsidR="00FC4725">
          <w:t>T</w:t>
        </w:r>
      </w:ins>
      <w:ins w:id="329" w:author="Charlotte Dawson" w:date="2020-01-11T11:38:00Z">
        <w:r w:rsidR="00FC4725">
          <w:t>his</w:t>
        </w:r>
      </w:ins>
      <w:ins w:id="330" w:author="Charlotte Dawson" w:date="2020-01-11T11:40:00Z">
        <w:r w:rsidR="00BD02B8">
          <w:t xml:space="preserve"> result not only confi</w:t>
        </w:r>
      </w:ins>
      <w:ins w:id="331" w:author="Charlotte Dawson" w:date="2020-01-11T11:41:00Z">
        <w:r w:rsidR="00BD02B8">
          <w:t xml:space="preserve">rms Hgt1 as </w:t>
        </w:r>
        <w:r w:rsidR="00BD02B8">
          <w:rPr>
            <w:i/>
            <w:iCs/>
          </w:rPr>
          <w:t>C. albicans</w:t>
        </w:r>
        <w:r w:rsidR="00BD02B8">
          <w:t xml:space="preserve"> EV cargo, but also de</w:t>
        </w:r>
      </w:ins>
      <w:ins w:id="332" w:author="Charlotte Dawson" w:date="2020-01-11T11:38:00Z">
        <w:r w:rsidR="00FC4725">
          <w:t xml:space="preserve">monstrates </w:t>
        </w:r>
      </w:ins>
      <w:ins w:id="333" w:author="Charlotte Dawson" w:date="2020-01-11T11:39:00Z">
        <w:r w:rsidR="00FC4725">
          <w:t>that</w:t>
        </w:r>
      </w:ins>
      <w:ins w:id="334" w:author="Charlotte Dawson" w:date="2020-01-11T11:36:00Z">
        <w:r w:rsidR="00FC4725">
          <w:t xml:space="preserve"> the</w:t>
        </w:r>
      </w:ins>
      <w:ins w:id="335" w:author="Charlotte Dawson" w:date="2020-01-11T11:41:00Z">
        <w:r w:rsidR="00BD02B8">
          <w:t xml:space="preserve"> markers presented here</w:t>
        </w:r>
      </w:ins>
      <w:ins w:id="336" w:author="Charlotte Dawson" w:date="2020-01-11T11:36:00Z">
        <w:r w:rsidR="00FC4725">
          <w:t xml:space="preserve"> </w:t>
        </w:r>
      </w:ins>
      <w:ins w:id="337" w:author="Charlotte Dawson" w:date="2020-01-11T11:40:00Z">
        <w:r w:rsidR="00BD02B8">
          <w:t>may be</w:t>
        </w:r>
      </w:ins>
      <w:ins w:id="338" w:author="Charlotte Dawson" w:date="2020-01-11T11:36:00Z">
        <w:r w:rsidR="00FC4725">
          <w:t xml:space="preserve"> applicable to</w:t>
        </w:r>
      </w:ins>
      <w:ins w:id="339" w:author="Charlotte Dawson" w:date="2020-01-11T11:37:00Z">
        <w:r w:rsidR="00FC4725">
          <w:t xml:space="preserve"> EVs isolated from </w:t>
        </w:r>
      </w:ins>
      <w:ins w:id="340" w:author="Charlotte Dawson" w:date="2020-01-11T11:36:00Z">
        <w:r w:rsidR="00FC4725">
          <w:rPr>
            <w:i/>
            <w:iCs/>
          </w:rPr>
          <w:t>C. albicans</w:t>
        </w:r>
        <w:r w:rsidR="00FC4725">
          <w:t xml:space="preserve"> </w:t>
        </w:r>
        <w:commentRangeStart w:id="341"/>
        <w:r w:rsidR="00FC4725">
          <w:t>strains</w:t>
        </w:r>
      </w:ins>
      <w:commentRangeEnd w:id="341"/>
      <w:ins w:id="342" w:author="Charlotte Dawson" w:date="2020-01-22T08:07:00Z">
        <w:r w:rsidR="00FA3D72">
          <w:rPr>
            <w:rStyle w:val="CommentReference"/>
          </w:rPr>
          <w:commentReference w:id="341"/>
        </w:r>
      </w:ins>
      <w:ins w:id="343" w:author="Charlotte Dawson" w:date="2020-01-11T11:37:00Z">
        <w:r w:rsidR="00FC4725">
          <w:t xml:space="preserve"> other than those assessed in this study.</w:t>
        </w:r>
      </w:ins>
    </w:p>
    <w:bookmarkEnd w:id="313"/>
    <w:p w14:paraId="0A4EE8F9" w14:textId="0EEB0401"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96F3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96F3E">
        <w:instrText xml:space="preserve"> ADDIN ZOTERO_ITEM CSL_CITATION {"citationID":"qz6qPvtN","properties":{"formattedCitation":"[23, 24, 31]","plainCitation":"[23, 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96F3E">
        <w:instrText xml:space="preserve"> ADDIN ZOTERO_ITEM CSL_CITATION {"citationID":"gWnaeUlI","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96F3E">
        <w:instrText xml:space="preserve"> ADDIN ZOTERO_ITEM CSL_CITATION {"citationID":"CDIR7u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641D535A"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96F3E">
        <w:instrText xml:space="preserve"> ADDIN ZOTERO_ITEM CSL_CITATION {"citationID":"Y9dsiygh","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w:t>
      </w:r>
      <w:r>
        <w:lastRenderedPageBreak/>
        <w:t xml:space="preserve">categories, transmembrane/GPI-anchored proteins and </w:t>
      </w:r>
      <w:proofErr w:type="spellStart"/>
      <w:r>
        <w:t>lum</w:t>
      </w:r>
      <w:r w:rsidR="00924F2B">
        <w:t>e</w:t>
      </w:r>
      <w:r>
        <w:t>nal</w:t>
      </w:r>
      <w:proofErr w:type="spellEnd"/>
      <w:r>
        <w:t xml:space="preserve">/cytosolic proteins, which align with MISEV2018 biomarker categories 1 and 2. </w:t>
      </w:r>
    </w:p>
    <w:p w14:paraId="16DB9C3B" w14:textId="71A94263" w:rsidR="00567629" w:rsidRPr="008A5E82" w:rsidRDefault="00567629" w:rsidP="00970CE9">
      <w:pPr>
        <w:spacing w:line="480" w:lineRule="auto"/>
      </w:pPr>
      <w:r>
        <w:t>The cytosolic/</w:t>
      </w:r>
      <w:proofErr w:type="spellStart"/>
      <w:r>
        <w:t>lumenal</w:t>
      </w:r>
      <w:proofErr w:type="spellEnd"/>
      <w:r>
        <w:t xml:space="preserve">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proofErr w:type="spellStart"/>
      <w:r>
        <w:t>RhoA</w:t>
      </w:r>
      <w:proofErr w:type="spellEnd"/>
      <w:r>
        <w:t xml:space="preserve">, which is involved in microvesicle biogenesis alongside Rac1 </w:t>
      </w:r>
      <w:r>
        <w:fldChar w:fldCharType="begin"/>
      </w:r>
      <w:r w:rsidR="00996F3E">
        <w:instrText xml:space="preserve"> ADDIN ZOTERO_ITEM CSL_CITATION {"citationID":"cejNyNTb","properties":{"formattedCitation":"[77, 78]","plainCitation":"[77, 78]","noteIndex":0},"citationItems":[{"id":9,"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451,"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96F3E">
        <w:instrText xml:space="preserve"> ADDIN ZOTERO_ITEM CSL_CITATION {"citationID":"nNZW9LMW","properties":{"formattedCitation":"[79\\uc0\\u8211{}81]","plainCitation":"[79–81]","noteIndex":0},"citationItems":[{"id":323,"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42,"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322,"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996F3E">
        <w:instrText xml:space="preserve"> ADDIN ZOTERO_ITEM CSL_CITATION {"citationID":"sIZR38Yg","properties":{"formattedCitation":"[82]","plainCitation":"[82]","noteIndex":0},"citationItems":[{"id":447,"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641695EE"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w:t>
      </w:r>
      <w:proofErr w:type="spellStart"/>
      <w:r>
        <w:t>caspofungin</w:t>
      </w:r>
      <w:proofErr w:type="spellEnd"/>
      <w:r>
        <w:t xml:space="preserve"> </w:t>
      </w:r>
      <w:r>
        <w:fldChar w:fldCharType="begin"/>
      </w:r>
      <w:r w:rsidR="00996F3E">
        <w:instrText xml:space="preserve"> ADDIN ZOTERO_ITEM CSL_CITATION {"citationID":"IGoHNNAQ","properties":{"formattedCitation":"[83]","plainCitation":"[83]","noteIndex":0},"citationItems":[{"id":2277,"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96F3E">
        <w:rPr>
          <w:i/>
        </w:rPr>
        <w:instrText xml:space="preserve"> ADDIN ZOTERO_ITEM CSL_CITATION {"citationID":"fhq6ScTU","properties":{"formattedCitation":"[84]","plainCitation":"[84]","noteIndex":0},"citationItems":[{"id":180,"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7740A2C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96F3E">
        <w:instrText xml:space="preserve"> ADDIN ZOTERO_ITEM CSL_CITATION {"citationID":"mT4y8w24","properties":{"formattedCitation":"[85\\uc0\\u8211{}87]","plainCitation":"[85–87]","noteIndex":0},"citationItems":[{"id":324,"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96F3E">
        <w:instrText xml:space="preserve"> ADDIN ZOTERO_ITEM CSL_CITATION {"citationID":"aSIjFYXw","properties":{"formattedCitation":"[88, 89]","plainCitation":"[88, 89]","noteIndex":0},"citationItems":[{"id":1657,"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t>
      </w:r>
      <w:proofErr w:type="spellStart"/>
      <w:r>
        <w:t>Wnt</w:t>
      </w:r>
      <w:proofErr w:type="spellEnd"/>
      <w:r>
        <w:t xml:space="preserve"> proteins into exosomes for secretion </w:t>
      </w:r>
      <w:r>
        <w:fldChar w:fldCharType="begin"/>
      </w:r>
      <w:r w:rsidR="00996F3E">
        <w:instrText xml:space="preserve"> ADDIN ZOTERO_ITEM CSL_CITATION {"citationID":"gEB6Rrvp","properties":{"formattedCitation":"[90, 91]","plainCitation":"[90, 91]","noteIndex":0},"citationItems":[{"id":28,"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1644,"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 xml:space="preserve">Interestingly, another SNARE protein </w:t>
      </w:r>
      <w:proofErr w:type="gramStart"/>
      <w:r>
        <w:t>similar to</w:t>
      </w:r>
      <w:proofErr w:type="gramEnd"/>
      <w:r>
        <w:t xml:space="preserve">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96F3E">
        <w:instrText xml:space="preserve"> ADDIN ZOTERO_ITEM CSL_CITATION {"citationID":"pPta8nkR","properties":{"formattedCitation":"[92]","plainCitation":"[92]","noteIndex":0},"citationItems":[{"id":1640,"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w:t>
      </w:r>
      <w:r>
        <w:lastRenderedPageBreak/>
        <w:t>the plasma membrane in mammalian cells</w:t>
      </w:r>
      <w:r w:rsidR="00052A9F">
        <w:t xml:space="preserve"> </w:t>
      </w:r>
      <w:r w:rsidR="00912D53">
        <w:fldChar w:fldCharType="begin"/>
      </w:r>
      <w:r w:rsidR="00996F3E">
        <w:instrText xml:space="preserve"> ADDIN ZOTERO_ITEM CSL_CITATION {"citationID":"VbHQo780","properties":{"formattedCitation":"[73]","plainCitation":"[73]","noteIndex":0},"citationItems":[{"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w:t>
      </w:r>
      <w:proofErr w:type="spellStart"/>
      <w:r w:rsidR="002F7D02">
        <w:t>Rab</w:t>
      </w:r>
      <w:proofErr w:type="spellEnd"/>
      <w:r w:rsidR="002F7D02">
        <w:t xml:space="preserve">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96F3E">
        <w:instrText xml:space="preserve"> ADDIN ZOTERO_ITEM CSL_CITATION {"citationID":"9tBINrar","properties":{"formattedCitation":"[87, 93]","plainCitation":"[87, 93]","noteIndex":0},"citationItems":[{"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373,"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67BF51F3" w:rsidR="00567629" w:rsidRDefault="00567629" w:rsidP="00970CE9">
      <w:pPr>
        <w:spacing w:line="480" w:lineRule="auto"/>
      </w:pPr>
      <w:r>
        <w:t xml:space="preserve">The transmembrane/GPI-anchored proteins could be grouped into four subcellular locations; </w:t>
      </w:r>
      <w:r w:rsidR="00514793">
        <w:t>the m</w:t>
      </w:r>
      <w:r>
        <w:t>embrane compartment of Can1 (MCC)/</w:t>
      </w:r>
      <w:proofErr w:type="spellStart"/>
      <w:r>
        <w:t>eisosome</w:t>
      </w:r>
      <w:proofErr w:type="spellEnd"/>
      <w:r>
        <w:t xml:space="preserve">, </w:t>
      </w:r>
      <w:r w:rsidR="00514793">
        <w:t xml:space="preserve">the </w:t>
      </w:r>
      <w:r>
        <w:t xml:space="preserve">cell surface, </w:t>
      </w:r>
      <w:r w:rsidR="00514793">
        <w:t xml:space="preserve">the </w:t>
      </w:r>
      <w:r>
        <w:t xml:space="preserve">plasma membrane and </w:t>
      </w:r>
      <w:r w:rsidR="00514793">
        <w:t xml:space="preserve">the </w:t>
      </w:r>
      <w:r>
        <w:t>ER membrane. Of these the MCC/</w:t>
      </w:r>
      <w:proofErr w:type="spellStart"/>
      <w:r>
        <w:t>eisosome</w:t>
      </w:r>
      <w:proofErr w:type="spellEnd"/>
      <w:r>
        <w:t xml:space="preserve"> proteins</w:t>
      </w:r>
      <w:r w:rsidR="008918F4">
        <w:t>,</w:t>
      </w:r>
      <w:r>
        <w:t xml:space="preserve"> Sur7</w:t>
      </w:r>
      <w:r w:rsidR="009F60D7">
        <w:t xml:space="preserve"> and </w:t>
      </w:r>
      <w:r>
        <w:t xml:space="preserve">orf19.6741 were the most intriguing. </w:t>
      </w:r>
      <w:del w:id="344" w:author="Charlotte Dawson" w:date="2020-01-12T17:40:00Z">
        <w:r w:rsidDel="00117B75">
          <w:delText xml:space="preserve">Among other similarities, these proteins have predicted topologies reminiscent of mammalian tetraspanins, which are key markers for mammalian EVs </w:delText>
        </w:r>
      </w:del>
      <w:del w:id="345" w:author="Charlotte Dawson" w:date="2020-01-12T17:49:00Z">
        <w:r w:rsidDel="00BA378C">
          <w:delText xml:space="preserve"> (Figure </w:delText>
        </w:r>
        <w:r w:rsidR="00E94C55" w:rsidDel="00BA378C">
          <w:delText>8</w:delText>
        </w:r>
        <w:r w:rsidDel="00BA378C">
          <w:delText>).</w:delText>
        </w:r>
      </w:del>
    </w:p>
    <w:p w14:paraId="637E0A06" w14:textId="55DB9DE0"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96F3E">
        <w:instrText xml:space="preserve"> ADDIN ZOTERO_ITEM CSL_CITATION {"citationID":"HbQovYWx","properties":{"formattedCitation":"[94]","plainCitation":"[94]","noteIndex":0},"citationItems":[{"id":64,"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w:t>
      </w:r>
      <w:proofErr w:type="spellStart"/>
      <w:r>
        <w:t>eisosome</w:t>
      </w:r>
      <w:proofErr w:type="spellEnd"/>
      <w:r>
        <w:t xml:space="preserve"> protein Pun1 </w:t>
      </w:r>
      <w:r>
        <w:fldChar w:fldCharType="begin"/>
      </w:r>
      <w:r w:rsidR="00996F3E">
        <w:instrText xml:space="preserve"> ADDIN ZOTERO_ITEM CSL_CITATION {"citationID":"WTQkdnVR","properties":{"formattedCitation":"[95, 96]","plainCitation":"[95, 96]","noteIndex":0},"citationItems":[{"id":193,"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96F3E">
        <w:rPr>
          <w:rFonts w:ascii="Cambria Math" w:hAnsi="Cambria Math" w:cs="Cambria Math"/>
        </w:rPr>
        <w:instrText>∼</w:instrText>
      </w:r>
      <w:r w:rsidR="00996F3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commentRangeStart w:id="346"/>
      <w:proofErr w:type="spellStart"/>
      <w:ins w:id="347" w:author="Charlotte Dawson" w:date="2020-01-12T11:47:00Z">
        <w:r w:rsidR="00093951">
          <w:t>Pfam</w:t>
        </w:r>
      </w:ins>
      <w:commentRangeEnd w:id="346"/>
      <w:proofErr w:type="spellEnd"/>
      <w:ins w:id="348" w:author="Charlotte Dawson" w:date="2020-01-12T12:04:00Z">
        <w:r w:rsidR="00502643">
          <w:rPr>
            <w:rStyle w:val="CommentReference"/>
          </w:rPr>
          <w:commentReference w:id="346"/>
        </w:r>
      </w:ins>
      <w:ins w:id="349" w:author="Charlotte Dawson" w:date="2020-01-12T11:47:00Z">
        <w:r w:rsidR="00093951">
          <w:t xml:space="preserve">: </w:t>
        </w:r>
        <w:r w:rsidR="00093951" w:rsidRPr="00CD02E8">
          <w:t>PF06687</w:t>
        </w:r>
      </w:ins>
      <w:del w:id="350" w:author="Charlotte Dawson" w:date="2020-01-12T11:47:00Z">
        <w:r w:rsidDel="00093951">
          <w:delText>Interpro: IPR009571</w:delText>
        </w:r>
      </w:del>
      <w:r>
        <w:t>).</w:t>
      </w:r>
      <w:ins w:id="351" w:author="Charlotte Dawson" w:date="2020-01-12T11:48:00Z">
        <w:r w:rsidR="00093951">
          <w:t xml:space="preserve"> This family describes a group of fungal specific transmembrane proteins which </w:t>
        </w:r>
      </w:ins>
      <w:ins w:id="352" w:author="Charlotte Dawson" w:date="2020-01-12T11:49:00Z">
        <w:r w:rsidR="00093951">
          <w:t>localise to plasma membrane</w:t>
        </w:r>
      </w:ins>
      <w:ins w:id="353" w:author="Charlotte Dawson" w:date="2020-01-12T11:57:00Z">
        <w:r w:rsidR="00502643">
          <w:t xml:space="preserve"> </w:t>
        </w:r>
      </w:ins>
      <w:ins w:id="354" w:author="Charlotte Dawson" w:date="2020-01-12T11:58:00Z">
        <w:r w:rsidR="00502643">
          <w:t xml:space="preserve">and have a conserved </w:t>
        </w:r>
      </w:ins>
      <w:ins w:id="355" w:author="Charlotte Dawson" w:date="2020-01-12T17:41:00Z">
        <w:r w:rsidR="00117B75">
          <w:t>c</w:t>
        </w:r>
      </w:ins>
      <w:ins w:id="356" w:author="Charlotte Dawson" w:date="2020-01-12T11:59:00Z">
        <w:r w:rsidR="00502643">
          <w:t xml:space="preserve">ysteine motif similar to mammalian claudins </w:t>
        </w:r>
      </w:ins>
      <w:r w:rsidR="00502643">
        <w:fldChar w:fldCharType="begin"/>
      </w:r>
      <w:r w:rsidR="00502643">
        <w:instrText xml:space="preserve"> ADDIN ZOTERO_ITEM CSL_CITATION {"citationID":"1OYDCTLU","properties":{"formattedCitation":"[97, 98]","plainCitation":"[97, 98]","noteIndex":0},"citationItems":[{"id":2280,"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ins w:id="357" w:author="Charlotte Dawson" w:date="2020-01-12T11:52:00Z">
        <w:r w:rsidR="00093951">
          <w:t xml:space="preserve">. </w:t>
        </w:r>
      </w:ins>
      <w:ins w:id="358" w:author="Charlotte Dawson" w:date="2020-01-12T17:40:00Z">
        <w:r w:rsidR="00117B75">
          <w:t xml:space="preserve">Alongside </w:t>
        </w:r>
      </w:ins>
      <w:ins w:id="359" w:author="Charlotte Dawson" w:date="2020-01-12T17:41:00Z">
        <w:r w:rsidR="00117B75">
          <w:t>their</w:t>
        </w:r>
      </w:ins>
      <w:ins w:id="360" w:author="Charlotte Dawson" w:date="2020-01-12T17:40:00Z">
        <w:r w:rsidR="00117B75">
          <w:t xml:space="preserve"> similaritie</w:t>
        </w:r>
      </w:ins>
      <w:ins w:id="361" w:author="Charlotte Dawson" w:date="2020-01-12T17:41:00Z">
        <w:r w:rsidR="00117B75">
          <w:t>s to claudins</w:t>
        </w:r>
      </w:ins>
      <w:ins w:id="362" w:author="Charlotte Dawson" w:date="2020-01-12T17:40:00Z">
        <w:r w:rsidR="00117B75">
          <w:t xml:space="preserve">, </w:t>
        </w:r>
      </w:ins>
      <w:ins w:id="363" w:author="Charlotte Dawson" w:date="2020-01-12T17:41:00Z">
        <w:r w:rsidR="00117B75">
          <w:t>Sur7 and Evp1</w:t>
        </w:r>
      </w:ins>
      <w:ins w:id="364" w:author="Charlotte Dawson" w:date="2020-01-12T17:40:00Z">
        <w:r w:rsidR="00117B75">
          <w:t xml:space="preserve"> have predicted topologies reminiscent of mammalian </w:t>
        </w:r>
        <w:proofErr w:type="spellStart"/>
        <w:r w:rsidR="00117B75">
          <w:t>tetraspanins</w:t>
        </w:r>
        <w:proofErr w:type="spellEnd"/>
        <w:r w:rsidR="00117B75">
          <w:t>, which are key markers for mammalian EVs</w:t>
        </w:r>
      </w:ins>
      <w:ins w:id="365" w:author="Charlotte Dawson" w:date="2020-01-12T17:44:00Z">
        <w:r w:rsidR="00117B75">
          <w:t xml:space="preserve"> (Figure 8)</w:t>
        </w:r>
      </w:ins>
      <w:r w:rsidR="00BA378C" w:rsidRPr="00BA378C">
        <w:t xml:space="preserve"> </w:t>
      </w:r>
      <w:r w:rsidR="00BA378C">
        <w:fldChar w:fldCharType="begin"/>
      </w:r>
      <w:r w:rsidR="00BA378C">
        <w:instrText xml:space="preserve"> ADDIN ZOTERO_ITEM CSL_CITATION {"citationID":"TI7sUOP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ins w:id="366" w:author="Charlotte Dawson" w:date="2020-01-12T17:41:00Z">
        <w:r w:rsidR="00117B75">
          <w:t>.</w:t>
        </w:r>
      </w:ins>
      <w:del w:id="367" w:author="Charlotte Dawson" w:date="2020-01-12T17:40:00Z">
        <w:r w:rsidDel="00117B75">
          <w:delText xml:space="preserve"> </w:delText>
        </w:r>
      </w:del>
      <w:commentRangeStart w:id="368"/>
      <w:ins w:id="369" w:author="Charlotte Dawson" w:date="2020-01-12T17:42:00Z">
        <w:r w:rsidR="00117B75">
          <w:t>Tetraspanin</w:t>
        </w:r>
      </w:ins>
      <w:commentRangeEnd w:id="368"/>
      <w:ins w:id="370" w:author="Charlotte Dawson" w:date="2020-01-12T17:46:00Z">
        <w:r w:rsidR="00BA378C">
          <w:rPr>
            <w:rStyle w:val="CommentReference"/>
          </w:rPr>
          <w:commentReference w:id="368"/>
        </w:r>
      </w:ins>
      <w:ins w:id="371" w:author="Charlotte Dawson" w:date="2020-01-12T17:42:00Z">
        <w:r w:rsidR="00117B75">
          <w:t xml:space="preserve"> family (</w:t>
        </w:r>
        <w:proofErr w:type="spellStart"/>
        <w:r w:rsidR="00117B75">
          <w:t>Pfam</w:t>
        </w:r>
        <w:proofErr w:type="spellEnd"/>
        <w:r w:rsidR="00117B75">
          <w:t xml:space="preserve">: PF00335) </w:t>
        </w:r>
      </w:ins>
      <w:ins w:id="372" w:author="Charlotte Dawson" w:date="2020-01-12T17:43:00Z">
        <w:r w:rsidR="00117B75">
          <w:t xml:space="preserve">proteins </w:t>
        </w:r>
      </w:ins>
      <w:ins w:id="373" w:author="Charlotte Dawson" w:date="2020-01-12T17:42:00Z">
        <w:r w:rsidR="00117B75">
          <w:t xml:space="preserve">have four transmembrane alpha helices and two extracellular loops, one short and one long which contains four or more conserved cysteine residues. Similarly, </w:t>
        </w:r>
      </w:ins>
      <w:ins w:id="374" w:author="Charlotte Dawson" w:date="2020-01-12T17:43:00Z">
        <w:r w:rsidR="00117B75">
          <w:t>Sur7 and Evp1 have</w:t>
        </w:r>
      </w:ins>
      <w:ins w:id="375" w:author="Charlotte Dawson" w:date="2020-01-12T17:44:00Z">
        <w:r w:rsidR="00117B75">
          <w:t xml:space="preserve"> 4 or 3 predicted transmembrane domains, with</w:t>
        </w:r>
      </w:ins>
      <w:ins w:id="376" w:author="Charlotte Dawson" w:date="2020-01-12T17:45:00Z">
        <w:r w:rsidR="00117B75">
          <w:t xml:space="preserve"> two extracellular loops</w:t>
        </w:r>
        <w:r w:rsidR="00BA378C">
          <w:t xml:space="preserve"> of different lengths. </w:t>
        </w:r>
        <w:del w:id="377" w:author="Marilyn Anne" w:date="2020-01-17T15:31:00Z">
          <w:r w:rsidR="00BA378C" w:rsidDel="00E90701">
            <w:delText xml:space="preserve">In the long extracellular loop of </w:delText>
          </w:r>
        </w:del>
        <w:r w:rsidR="00BA378C">
          <w:t xml:space="preserve">Sur7 and Evp1 </w:t>
        </w:r>
        <w:del w:id="378" w:author="Marilyn Anne" w:date="2020-01-17T15:31:00Z">
          <w:r w:rsidR="00BA378C" w:rsidDel="00E90701">
            <w:delText xml:space="preserve">are </w:delText>
          </w:r>
        </w:del>
      </w:ins>
      <w:ins w:id="379" w:author="Marilyn Anne" w:date="2020-01-17T15:31:00Z">
        <w:r w:rsidR="00E90701">
          <w:t xml:space="preserve">have a long extracellular loop with </w:t>
        </w:r>
      </w:ins>
      <w:ins w:id="380" w:author="Charlotte Dawson" w:date="2020-01-12T17:45:00Z">
        <w:r w:rsidR="00BA378C">
          <w:t xml:space="preserve">at least </w:t>
        </w:r>
      </w:ins>
      <w:ins w:id="381" w:author="Charlotte Dawson" w:date="2020-01-12T17:46:00Z">
        <w:r w:rsidR="00BA378C">
          <w:t xml:space="preserve">two cysteine residues in a conserved motif. </w:t>
        </w:r>
      </w:ins>
      <w:commentRangeStart w:id="382"/>
      <w:del w:id="383" w:author="Charlotte Dawson" w:date="2020-01-12T12:03:00Z">
        <w:r w:rsidR="00DD1DFF" w:rsidDel="00502643">
          <w:delText>S</w:delText>
        </w:r>
        <w:r w:rsidDel="00502643">
          <w:delText>equence</w:delText>
        </w:r>
      </w:del>
      <w:commentRangeEnd w:id="382"/>
      <w:del w:id="384" w:author="Charlotte Dawson" w:date="2020-01-12T17:45:00Z">
        <w:r w:rsidR="00475B86" w:rsidDel="00BA378C">
          <w:rPr>
            <w:rStyle w:val="CommentReference"/>
          </w:rPr>
          <w:commentReference w:id="382"/>
        </w:r>
      </w:del>
      <w:del w:id="385" w:author="Charlotte Dawson" w:date="2020-01-12T12:03:00Z">
        <w:r w:rsidDel="00502643">
          <w:delText xml:space="preserve"> homology </w:delText>
        </w:r>
        <w:r w:rsidR="00514793" w:rsidDel="00502643">
          <w:delText xml:space="preserve">reveals that </w:delText>
        </w:r>
        <w:r w:rsidDel="00502643">
          <w:delText xml:space="preserve">Sur7-family proteins are </w:delText>
        </w:r>
        <w:r w:rsidR="00514793" w:rsidDel="00502643">
          <w:delText xml:space="preserve">related </w:delText>
        </w:r>
        <w:r w:rsidDel="00502643">
          <w:delText xml:space="preserve">to mammalian claudins </w:delText>
        </w:r>
        <w:r w:rsidDel="00502643">
          <w:fldChar w:fldCharType="begin"/>
        </w:r>
        <w:r w:rsidR="00502643" w:rsidDel="00502643">
          <w:delInstrText xml:space="preserve"> ADDIN ZOTERO_ITEM CSL_CITATION {"citationID":"AC4rP7N5","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delInstrText>
        </w:r>
        <w:r w:rsidDel="00502643">
          <w:fldChar w:fldCharType="separate"/>
        </w:r>
        <w:r w:rsidR="00502643" w:rsidRPr="00502643" w:rsidDel="00502643">
          <w:rPr>
            <w:rFonts w:ascii="Calibri" w:hAnsi="Calibri" w:cs="Calibri"/>
          </w:rPr>
          <w:delText>[98]</w:delText>
        </w:r>
        <w:r w:rsidDel="00502643">
          <w:fldChar w:fldCharType="end"/>
        </w:r>
        <w:r w:rsidR="00DD1DFF" w:rsidDel="00502643">
          <w:delText xml:space="preserve"> </w:delText>
        </w:r>
        <w:r w:rsidR="00475A12" w:rsidDel="00502643">
          <w:delText xml:space="preserve">which </w:delText>
        </w:r>
        <w:r w:rsidR="00B96933" w:rsidDel="00502643">
          <w:delText xml:space="preserve">have been detected in exosomes isolated from a variety of cancer cell lines </w:delText>
        </w:r>
        <w:r w:rsidR="006378C1" w:rsidDel="00502643">
          <w:fldChar w:fldCharType="begin"/>
        </w:r>
        <w:r w:rsidR="00502643" w:rsidDel="00502643">
          <w:delInstrText xml:space="preserve"> ADDIN ZOTERO_ITEM CSL_CITATION {"citationID":"QQCxQiFR","properties":{"formattedCitation":"[99\\uc0\\u8211{}101]","plainCitation":"[99–101]","noteIndex":0},"citationItems":[{"id":419,"uris":["http://zotero.org/users/5329443/items/U3Z42M3J"],"uri":["http://zotero.org/users/5329443/items/U3Z42M3J"],"itemData":{"id":419,"type":"article-journal","abstract":"In prostate cancer and other malignancies sensitive and robust biomarkers are lacking or have relevant limitations. Prostate specific antigen (PSA), the only biomarker widely used in prostate cancer, is suffering from low specificity. Exosomes offer new perspectives in the discovery of blood-based biomarkers. Here we present a proof-of principle study for a proteomics-based identification pipeline, implementing existing data sources, to exemplarily identify exosome-based biomarker candidates in prostate cancer.\nExosomes from malignant PC3 and benign PNT1A cells and from FBS-containing medium were isolated using sequential ultracentrifugation. Exosome and control samples were analyzed on an LTQ-Orbitrap XL mass spectrometer. Proteomic data is available via ProteomeXchange with identifier PXD003651. We developed a scoring scheme to rank 64 proteins exclusively found in PC3 exosomes, integrating data from four public databases and published mass spectrometry data sets. Among the top candidates, we focused on the tight junction protein claudin 3. Retests under serum-free conditions using immunoblotting and immunogold labeling confirmed the presence of claudin 3 on PC3 exosomes. Claudin 3 levels were determined in the blood plasma of patients with localized (n = 58; 42 with Gleason score 6–7, 16 with Gleason score ≥8) and metastatic prostate cancer (n = 11) compared with patients with benign prostatic hyperplasia (n = 15) and healthy individuals (n = 15) using ELISA, without prior laborious exosome isolation. ANOVA showed different CLDN3 plasma levels in these groups (p = 0.004). CLDN3 levels were higher in patients with Gleason ≥8 tumors compared with patients with benign prostatic hyperplasia (p = 0.012) and Gleason 6–7 tumors (p = 0.029). In patients with localized tumors CLDN3 levels predicted a Gleason score ≥ 8 (AUC = 0.705; p = 0.016) and did not correlate with serum PSA.\nBy using the described workflow claudin 3 was identified and validated as a potential blood-based biomarker in prostate cancer. Furthermore this workflow could serve as a template to be used in other cancer entities.","container-title":"Molecular &amp; Cellular Proteomics","DOI":"10.1074/mcp.M117.068577","ISSN":"1535-9476, 1535-9484","issue":"6","journalAbbreviation":"Mol. Cell. Proteomics","language":"en","note":"PMID: 28396511","page":"998-1008","source":"www.mcponline.org","title":"Database-augmented Mass Spectrometry Analysis of Exosomes Identifies Claudin 3 as a Putative Prostate Cancer Biomarker","volume":"16","author":[{"family":"Worst","given":"Thomas Stefan"},{"family":"Hardenberg","given":"Jost","dropping-particle":"von"},{"family":"Gross","given":"Julia Christina"},{"family":"Erben","given":"Philipp"},{"family":"Schnölzer","given":"Martina"},{"family":"Hausser","given":"Ingrid"},{"family":"Bugert","given":"Peter"},{"family":"Michel","given":"Maurice Stephan"},{"family":"Boutros","given":"Michael"}],"issued":{"date-parts":[["2017",6,1]]}}},{"id":1717,"uris":["http://zotero.org/users/5329443/items/UDC48M55"],"uri":["http://zotero.org/users/5329443/items/UDC48M55"],"itemData":{"id":1717,"type":"article-journal","abstract":"The absence of highly sensitive and specific serum biomarkers makes mass screening for ovarian cancer impossible. The claudin proteins are frequently overexpressed in ovarian cancers, but their potential as prognostic, diagnostic, or detection markers remains unclear. Here, we have explored the possible use of these proteins as screening biomarkers for ovarian cancer detection.","container-title":"BMC Cancer","DOI":"10.1186/1471-2407-9-244","ISSN":"1471-2407","issue":"1","journalAbbreviation":"BMC Cancer","page":"244","source":"BioMed Central","title":"Claudin-containing exosomes in the peripheral circulation of women with ovarian cancer","volume":"9","author":[{"family":"Li","given":"Jianghong"},{"family":"Sherman-Baust","given":"Cheryl A."},{"family":"Tsai-Turton","given":"Miyun"},{"family":"Bristow","given":"Robert E."},{"family":"Roden","given":"Richard B."},{"family":"Morin","given":"Patrice J."}],"issued":{"date-parts":[["2009",7,20]]}}},{"id":1714,"uris":["http://zotero.org/users/5329443/items/DMMUFAKX"],"uri":["http://zotero.org/users/5329443/items/DMMUFAKX"],"itemData":{"id":1714,"type":"article-journal","abstract":"Background\nTriple-negative breast cancer (TNBC) accounts for 15–20% of breast cancers but is responsible for a disproportionate number of deaths. We investigated the relevance, in TNBC, of nano-sized exosomes expelled from cells. Specifically, we compared effects of exosomes derived from the claudin-low TNBC cell line Hs578T and its more invasive Hs578Ts(i)8 variant, as well as exosomes from TNBC patient sera compared to normal sera.\nMethods\nExosomes were isolated from conditioned media (CM) of Hs578T and Hs578Ts(i)8 cells and from sera by filtration and ultracentrifugation. Successful isolation was confirmed by transmission electron microscopy and immunoblotting. Subsequent analysis, of secondary/recipient cells in response to exosomes, included proliferation; motility/migration; invasion; anoikis assays and endothelial tubule formation assays.\nResults\nHs578Ts(i)8-exosomes versus Hs578T-exosomes significantly increased the proliferation, migration and invasion capacity of all three recipient cell lines evaluated i.e. SKBR3, MDA-MB-231 and HCC1954. Exosomes from Hs578Ts(i)8 cells also conferred increased invasiveness to parent Hs578T cells. Hs578Ts(i)8-exosomes increased sensitivity of SKBR3, MDA-MB-231 and HCC1954 to anoikis when compared to the effects of Hs578T-exosomes reflecting the fact that Hs578Ts(i)8 cells are themselves innately more sensitive to anoikis. In relation to vasculogenesis and subsequent angiogenesis, Hs578Ts(i)8-exosomes versus Hs578T-exosomes stimulated significantly more endothelial tubules formation. Finally, our pilot translational study showed that exosomes from TNBC patients’ sera significantly increased recipient cells’ invasion when compared to those derived from age- and gender-matched healthy control sera.\nConclusion\nThis study supports the hypothesis that TNBC exosomes may be involved in cancer cell-to-cell communication, conferring phenotypic traits to secondary cells that reflect those of their cells of origin.","container-title":"European Journal of Cancer","DOI":"10.1016/j.ejca.2013.01.017","ISSN":"0959-8049","issue":"8","journalAbbreviation":"European Journal of Cancer","page":"1845-1859","source":"ScienceDirect","title":"Exosomes from triple-negative breast cancer cells can transfer phenotypic traits representing their cells of origin to secondary cells","volume":"49","author":[{"family":"O’Brien","given":"Keith"},{"family":"Rani","given":"Sweta"},{"family":"Corcoran","given":"Claire"},{"family":"Wallace","given":"Robert"},{"family":"Hughes","given":"Linda"},{"family":"Friel","given":"Anne M."},{"family":"McDonnell","given":"Susan"},{"family":"Crown","given":"John"},{"family":"Radomski","given":"Marek W."},{"family":"O’Driscoll","given":"Lorraine"}],"issued":{"date-parts":[["2013",5,1]]}}}],"schema":"https://github.com/citation-style-language/schema/raw/master/csl-citation.json"} </w:delInstrText>
        </w:r>
        <w:r w:rsidR="006378C1" w:rsidDel="00502643">
          <w:fldChar w:fldCharType="separate"/>
        </w:r>
        <w:r w:rsidR="00502643" w:rsidRPr="00502643" w:rsidDel="00502643">
          <w:rPr>
            <w:rFonts w:ascii="Calibri" w:hAnsi="Calibri" w:cs="Calibri"/>
            <w:szCs w:val="24"/>
          </w:rPr>
          <w:delText>[99–101]</w:delText>
        </w:r>
        <w:r w:rsidR="006378C1" w:rsidDel="00502643">
          <w:fldChar w:fldCharType="end"/>
        </w:r>
        <w:r w:rsidR="00475A12" w:rsidDel="00502643">
          <w:delText>.</w:delText>
        </w:r>
      </w:del>
    </w:p>
    <w:p w14:paraId="555564A2" w14:textId="77777777" w:rsidR="00B816AA" w:rsidRDefault="00B816AA" w:rsidP="00970CE9">
      <w:pPr>
        <w:spacing w:line="480" w:lineRule="auto"/>
        <w:rPr>
          <w:ins w:id="386" w:author="Charlotte Dawson" w:date="2020-01-12T17:29:00Z"/>
        </w:rPr>
      </w:pPr>
    </w:p>
    <w:p w14:paraId="38AD638F" w14:textId="22C8ACD8"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w:t>
      </w:r>
      <w:ins w:id="387" w:author="Charlotte Dawson" w:date="2020-01-12T17:35:00Z">
        <w:r w:rsidR="00117B75">
          <w:t xml:space="preserve"> </w:t>
        </w:r>
      </w:ins>
      <w:ins w:id="388" w:author="Charlotte Dawson" w:date="2020-01-12T17:36:00Z">
        <w:del w:id="389" w:author="Marilyn Anne" w:date="2020-01-17T15:36:00Z">
          <w:r w:rsidR="00117B75" w:rsidDel="00C3516E">
            <w:delText xml:space="preserve">to pursue </w:delText>
          </w:r>
          <w:commentRangeStart w:id="390"/>
          <w:r w:rsidR="00117B75" w:rsidDel="00C3516E">
            <w:delText>first</w:delText>
          </w:r>
        </w:del>
      </w:ins>
      <w:commentRangeEnd w:id="390"/>
      <w:ins w:id="391" w:author="Charlotte Dawson" w:date="2020-01-12T17:49:00Z">
        <w:del w:id="392" w:author="Marilyn Anne" w:date="2020-01-17T15:36:00Z">
          <w:r w:rsidR="00BA378C" w:rsidDel="00C3516E">
            <w:rPr>
              <w:rStyle w:val="CommentReference"/>
            </w:rPr>
            <w:commentReference w:id="390"/>
          </w:r>
        </w:del>
      </w:ins>
      <w:ins w:id="393" w:author="Charlotte Dawson" w:date="2020-01-12T17:36:00Z">
        <w:del w:id="394" w:author="Marilyn Anne" w:date="2020-01-17T15:36:00Z">
          <w:r w:rsidR="00117B75" w:rsidDel="00C3516E">
            <w:delText xml:space="preserve"> for</w:delText>
          </w:r>
        </w:del>
      </w:ins>
      <w:ins w:id="395" w:author="Marilyn Anne" w:date="2020-01-17T15:37:00Z">
        <w:r w:rsidR="00C3516E">
          <w:t xml:space="preserve">after </w:t>
        </w:r>
      </w:ins>
      <w:ins w:id="396" w:author="Marilyn Anne" w:date="2020-01-17T15:36:00Z">
        <w:r w:rsidR="00C3516E">
          <w:t>valida</w:t>
        </w:r>
      </w:ins>
      <w:ins w:id="397" w:author="Marilyn Anne" w:date="2020-01-17T15:37:00Z">
        <w:r w:rsidR="00C3516E">
          <w:t>tion</w:t>
        </w:r>
      </w:ins>
      <w:ins w:id="398" w:author="Marilyn Anne" w:date="2020-01-17T15:36:00Z">
        <w:r w:rsidR="00C3516E">
          <w:t xml:space="preserve"> </w:t>
        </w:r>
      </w:ins>
      <w:ins w:id="399" w:author="Charlotte Dawson" w:date="2020-01-12T17:36:00Z">
        <w:r w:rsidR="00117B75">
          <w:t xml:space="preserve"> </w:t>
        </w:r>
        <w:del w:id="400" w:author="Marilyn Anne" w:date="2020-01-17T15:37:00Z">
          <w:r w:rsidR="00117B75" w:rsidDel="00C3516E">
            <w:delText>validation</w:delText>
          </w:r>
        </w:del>
      </w:ins>
      <w:del w:id="401" w:author="Marilyn Anne" w:date="2020-01-17T15:37:00Z">
        <w:r w:rsidR="00567629" w:rsidDel="00C3516E">
          <w:delText xml:space="preserve"> </w:delText>
        </w:r>
      </w:del>
      <w:r w:rsidR="00567629">
        <w:t xml:space="preserve">because of their </w:t>
      </w:r>
      <w:r w:rsidR="00BF2F42">
        <w:t xml:space="preserve">potential topological </w:t>
      </w:r>
      <w:r w:rsidR="00567629">
        <w:t xml:space="preserve">similarity to </w:t>
      </w:r>
      <w:proofErr w:type="spellStart"/>
      <w:r w:rsidR="00567629">
        <w:t>tetraspanin</w:t>
      </w:r>
      <w:proofErr w:type="spellEnd"/>
      <w:r w:rsidR="00567629">
        <w:t xml:space="preserve"> EV markers, specifically CD9, CD81, and CD63.</w:t>
      </w:r>
      <w:r w:rsidR="00117B75">
        <w:t xml:space="preserve"> </w:t>
      </w:r>
      <w:r w:rsidR="00567629">
        <w:t xml:space="preserve">The utility of </w:t>
      </w:r>
      <w:proofErr w:type="spellStart"/>
      <w:r w:rsidR="00567629">
        <w:t>tetraspanins</w:t>
      </w:r>
      <w:proofErr w:type="spellEnd"/>
      <w:r w:rsidR="00567629">
        <w:t xml:space="preserve"> as EV markers is characterised by their abundant and broad expression in different cell types, their stability as part of </w:t>
      </w:r>
      <w:proofErr w:type="spellStart"/>
      <w:r w:rsidR="00567629">
        <w:t>tetraspanin</w:t>
      </w:r>
      <w:proofErr w:type="spellEnd"/>
      <w:r w:rsidR="00567629">
        <w:t xml:space="preserve">-enriched microdomains (TEMs) in EV membranes, and the plethora of monoclonal antibodies that are available for them. Antibodies raised against </w:t>
      </w:r>
      <w:proofErr w:type="spellStart"/>
      <w:r w:rsidR="00567629">
        <w:t>tetraspanins</w:t>
      </w:r>
      <w:proofErr w:type="spellEnd"/>
      <w:r w:rsidR="00567629">
        <w:t xml:space="preserve"> typically bind to epitopes in the large extracellular loop </w:t>
      </w:r>
      <w:r w:rsidR="00567629">
        <w:fldChar w:fldCharType="begin"/>
      </w:r>
      <w:r w:rsidR="00FA3D72">
        <w:instrText xml:space="preserve"> ADDIN ZOTERO_ITEM CSL_CITATION {"citationID":"H1f6wTuw","properties":{"formattedCitation":"[99\\uc0\\u8211{}102]","plainCitation":"[99–102]","noteIndex":0},"citationItems":[{"id":1623,"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FA3D72" w:rsidRPr="00FA3D72">
        <w:rPr>
          <w:rFonts w:ascii="Calibri" w:hAnsi="Calibri" w:cs="Calibri"/>
          <w:szCs w:val="24"/>
        </w:rPr>
        <w:t>[99–102]</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FA3D72">
        <w:instrText xml:space="preserve"> ADDIN ZOTERO_ITEM CSL_CITATION {"citationID":"x0DfUq30","properties":{"formattedCitation":"[72, 103, 104]","plainCitation":"[72, 103, 10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FA3D72" w:rsidRPr="00FA3D72">
        <w:rPr>
          <w:rFonts w:ascii="Calibri" w:hAnsi="Calibri" w:cs="Calibri"/>
        </w:rPr>
        <w:t>[72, 103, 104]</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FA3D72">
        <w:instrText xml:space="preserve"> ADDIN ZOTERO_ITEM CSL_CITATION {"citationID":"PDJIfhPT","properties":{"formattedCitation":"[96, 105]","plainCitation":"[96, 105]","noteIndex":0},"citationItems":[{"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FA3D72" w:rsidRPr="00FA3D72">
        <w:rPr>
          <w:rFonts w:ascii="Calibri" w:hAnsi="Calibri" w:cs="Calibri"/>
        </w:rPr>
        <w:t>[96, 105]</w:t>
      </w:r>
      <w:r w:rsidR="00567629">
        <w:fldChar w:fldCharType="end"/>
      </w:r>
      <w:r w:rsidR="00567629">
        <w:t xml:space="preserve">. However, </w:t>
      </w:r>
      <w:ins w:id="402" w:author="Charlotte Dawson" w:date="2020-01-12T17:32:00Z">
        <w:r w:rsidR="00B816AA">
          <w:t xml:space="preserve">if </w:t>
        </w:r>
        <w:commentRangeStart w:id="403"/>
        <w:r w:rsidR="00B816AA">
          <w:t>these</w:t>
        </w:r>
      </w:ins>
      <w:commentRangeEnd w:id="403"/>
      <w:ins w:id="404" w:author="Charlotte Dawson" w:date="2020-01-12T17:49:00Z">
        <w:r w:rsidR="00BA378C">
          <w:rPr>
            <w:rStyle w:val="CommentReference"/>
          </w:rPr>
          <w:commentReference w:id="403"/>
        </w:r>
      </w:ins>
      <w:ins w:id="405" w:author="Charlotte Dawson" w:date="2020-01-12T17:32:00Z">
        <w:r w:rsidR="00B816AA">
          <w:t xml:space="preserve"> </w:t>
        </w:r>
      </w:ins>
      <w:ins w:id="406" w:author="Charlotte Dawson" w:date="2020-01-12T17:36:00Z">
        <w:r w:rsidR="00117B75">
          <w:t xml:space="preserve">Sur7 and Evp1 </w:t>
        </w:r>
      </w:ins>
      <w:ins w:id="407" w:author="Charlotte Dawson" w:date="2020-01-12T17:32:00Z">
        <w:r w:rsidR="00B816AA">
          <w:t xml:space="preserve">are validated </w:t>
        </w:r>
      </w:ins>
      <w:ins w:id="408" w:author="Charlotte Dawson" w:date="2020-01-12T17:36:00Z">
        <w:r w:rsidR="00117B75">
          <w:t>as</w:t>
        </w:r>
      </w:ins>
      <w:ins w:id="409" w:author="Charlotte Dawson" w:date="2020-01-12T17:32:00Z">
        <w:r w:rsidR="00B816AA">
          <w:t xml:space="preserve"> </w:t>
        </w:r>
        <w:r w:rsidR="00B816AA" w:rsidRPr="00B816AA">
          <w:rPr>
            <w:i/>
            <w:iCs/>
          </w:rPr>
          <w:t>C. albicans</w:t>
        </w:r>
        <w:r w:rsidR="00B816AA">
          <w:t xml:space="preserve"> EV membrane</w:t>
        </w:r>
      </w:ins>
      <w:ins w:id="410" w:author="Charlotte Dawson" w:date="2020-01-12T17:36:00Z">
        <w:r w:rsidR="00117B75">
          <w:t xml:space="preserve"> proteins,</w:t>
        </w:r>
      </w:ins>
      <w:ins w:id="411" w:author="Charlotte Dawson" w:date="2020-01-12T17:32:00Z">
        <w:r w:rsidR="00B816AA">
          <w:t xml:space="preserve"> then </w:t>
        </w:r>
      </w:ins>
      <w:ins w:id="412" w:author="Charlotte Dawson" w:date="2020-01-12T17:33:00Z">
        <w:r w:rsidR="00B816AA">
          <w:t xml:space="preserve">raising antibodies against their extracellular loops </w:t>
        </w:r>
      </w:ins>
      <w:ins w:id="413" w:author="Charlotte Dawson" w:date="2020-01-12T17:35:00Z">
        <w:r w:rsidR="00117B75">
          <w:t xml:space="preserve">would </w:t>
        </w:r>
      </w:ins>
      <w:ins w:id="414" w:author="Charlotte Dawson" w:date="2020-01-12T17:36:00Z">
        <w:r w:rsidR="00117B75">
          <w:t xml:space="preserve">be vital for </w:t>
        </w:r>
      </w:ins>
      <w:ins w:id="415" w:author="Charlotte Dawson" w:date="2020-01-12T17:37:00Z">
        <w:r w:rsidR="00117B75">
          <w:t xml:space="preserve">future </w:t>
        </w:r>
        <w:r w:rsidR="00117B75">
          <w:rPr>
            <w:i/>
            <w:iCs/>
          </w:rPr>
          <w:t>in vivo</w:t>
        </w:r>
        <w:r w:rsidR="00117B75">
          <w:t xml:space="preserve"> research</w:t>
        </w:r>
      </w:ins>
      <w:ins w:id="416" w:author="Charlotte Dawson" w:date="2020-01-12T17:33:00Z">
        <w:r w:rsidR="00B816AA">
          <w:t xml:space="preserve">. Alternatively, </w:t>
        </w:r>
      </w:ins>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FA3D72">
        <w:instrText xml:space="preserve"> ADDIN ZOTERO_ITEM CSL_CITATION {"citationID":"FITbi1ZZ","properties":{"formattedCitation":"[106]","plainCitation":"[106]","noteIndex":0},"citationItems":[{"id":1633,"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FA3D72" w:rsidRPr="00FA3D72">
        <w:rPr>
          <w:rFonts w:ascii="Calibri" w:hAnsi="Calibri" w:cs="Calibri"/>
        </w:rPr>
        <w:t>[106]</w:t>
      </w:r>
      <w:r w:rsidR="00567629">
        <w:fldChar w:fldCharType="end"/>
      </w:r>
      <w:r w:rsidR="00567629">
        <w:t xml:space="preserve">, as demonstrated for Sur7 </w:t>
      </w:r>
      <w:r w:rsidR="00567629">
        <w:fldChar w:fldCharType="begin"/>
      </w:r>
      <w:r w:rsidR="00502643">
        <w:instrText xml:space="preserve"> ADDIN ZOTERO_ITEM CSL_CITATION {"citationID":"nCvNKxZm","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35405B32" w:rsidR="00567629" w:rsidRDefault="00567629" w:rsidP="00970CE9">
      <w:pPr>
        <w:spacing w:line="480" w:lineRule="auto"/>
      </w:pPr>
      <w:r>
        <w:t xml:space="preserve">Of the </w:t>
      </w:r>
      <w:r w:rsidR="000D32A9">
        <w:t>22</w:t>
      </w:r>
      <w:r>
        <w:t xml:space="preserve"> putative </w:t>
      </w:r>
      <w:r>
        <w:rPr>
          <w:i/>
          <w:iCs/>
        </w:rPr>
        <w:t>C. albicans</w:t>
      </w:r>
      <w:r>
        <w:t xml:space="preserve"> EV markers, the MCC/</w:t>
      </w:r>
      <w:proofErr w:type="spellStart"/>
      <w:r>
        <w:t>eisosome</w:t>
      </w:r>
      <w:proofErr w:type="spellEnd"/>
      <w:r>
        <w:t xml:space="preserve"> proteins Sur7 and Evp1 are certainly the most promising candidates. Interestingly, other MCC/</w:t>
      </w:r>
      <w:proofErr w:type="spellStart"/>
      <w:r>
        <w:t>eisosome</w:t>
      </w:r>
      <w:proofErr w:type="spellEnd"/>
      <w:r>
        <w:t xml:space="preserve"> proteins including Nce102, Pil1, and Lsp1 </w:t>
      </w:r>
      <w:r w:rsidR="00514793">
        <w:t>we</w:t>
      </w:r>
      <w:r>
        <w:t xml:space="preserve">re detected in all four EV proteomes and Fmp45 </w:t>
      </w:r>
      <w:r w:rsidR="00514793">
        <w:t>wa</w:t>
      </w:r>
      <w:r>
        <w:t>s quantified in both DAY286 data sets. MCC/</w:t>
      </w:r>
      <w:proofErr w:type="spellStart"/>
      <w:r>
        <w:t>eisosomes</w:t>
      </w:r>
      <w:proofErr w:type="spellEnd"/>
      <w:r>
        <w:t xml:space="preserve"> are important for cell wall synthesis and organisation as well as the recruitment of proteins to the plasma membrane </w:t>
      </w:r>
      <w:r>
        <w:fldChar w:fldCharType="begin"/>
      </w:r>
      <w:r w:rsidR="00FA3D72">
        <w:instrText xml:space="preserve"> ADDIN ZOTERO_ITEM CSL_CITATION {"citationID":"GWGVEclw","properties":{"formattedCitation":"[107]","plainCitation":"[107]","noteIndex":0},"citationItems":[{"id":89,"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FA3D72" w:rsidRPr="00FA3D72">
        <w:rPr>
          <w:rFonts w:ascii="Calibri" w:hAnsi="Calibri" w:cs="Calibri"/>
        </w:rPr>
        <w:t>[107]</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FA3D72">
        <w:instrText xml:space="preserve"> ADDIN ZOTERO_ITEM CSL_CITATION {"citationID":"w3C9NEFa","properties":{"formattedCitation":"[108]","plainCitation":"[108]","noteIndex":0},"citationItems":[{"id":1664,"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FA3D72" w:rsidRPr="00FA3D72">
        <w:rPr>
          <w:rFonts w:ascii="Calibri" w:hAnsi="Calibri" w:cs="Calibri"/>
        </w:rPr>
        <w:t>[108]</w:t>
      </w:r>
      <w:r>
        <w:fldChar w:fldCharType="end"/>
      </w:r>
      <w:r>
        <w:t xml:space="preserve">. </w:t>
      </w:r>
    </w:p>
    <w:p w14:paraId="1F710CE3" w14:textId="77777777" w:rsidR="00567629" w:rsidRDefault="00567629" w:rsidP="00970CE9">
      <w:pPr>
        <w:spacing w:line="480" w:lineRule="auto"/>
      </w:pPr>
    </w:p>
    <w:p w14:paraId="0405F552" w14:textId="33E096CE"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proofErr w:type="gramStart"/>
      <w:r>
        <w:t>in</w:t>
      </w:r>
      <w:ins w:id="417" w:author="Marilyn Anne" w:date="2020-01-17T15:41:00Z">
        <w:r w:rsidR="00C3516E">
          <w:t>,</w:t>
        </w:r>
      </w:ins>
      <w:r>
        <w:t xml:space="preserve"> or</w:t>
      </w:r>
      <w:proofErr w:type="gramEnd"/>
      <w:r>
        <w:t xml:space="preserve"> </w:t>
      </w:r>
      <w:ins w:id="418" w:author="Marilyn Anne" w:date="2020-01-17T15:41:00Z">
        <w:r w:rsidR="00C3516E">
          <w:t xml:space="preserve">were </w:t>
        </w:r>
      </w:ins>
      <w:r>
        <w:t xml:space="preserve">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996F3E">
        <w:instrText xml:space="preserve"> ADDIN ZOTERO_ITEM CSL_CITATION {"citationID":"qUs3f0HK","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FA3D72">
        <w:instrText xml:space="preserve"> ADDIN ZOTERO_ITEM CSL_CITATION {"citationID":"GptmosoF","properties":{"formattedCitation":"[109\\uc0\\u8211{}114]","plainCitation":"[109–114]","noteIndex":0},"citationItems":[{"id":252,"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249,"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253,"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1681,"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248,"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FA3D72" w:rsidRPr="00FA3D72">
        <w:rPr>
          <w:rFonts w:ascii="Calibri" w:hAnsi="Calibri" w:cs="Calibri"/>
          <w:szCs w:val="24"/>
        </w:rPr>
        <w:t>[109–114]</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del w:id="419" w:author="Marilyn Anne" w:date="2020-01-17T15:42:00Z">
        <w:r w:rsidR="0075427A" w:rsidDel="00C3516E">
          <w:delText>)</w:delText>
        </w:r>
        <w:r w:rsidR="00783C79" w:rsidDel="00C3516E">
          <w:delText>, and</w:delText>
        </w:r>
      </w:del>
      <w:ins w:id="420" w:author="Marilyn Anne" w:date="2020-01-17T15:42:00Z">
        <w:r w:rsidR="00C3516E">
          <w:t>) and</w:t>
        </w:r>
      </w:ins>
      <w:r>
        <w:t xml:space="preserve"> can be roughly assigned to MISEV2018 marker category 4. </w:t>
      </w:r>
    </w:p>
    <w:p w14:paraId="73A10754" w14:textId="12E9B160"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FA3D72">
        <w:instrText xml:space="preserve"> ADDIN ZOTERO_ITEM CSL_CITATION {"citationID":"xddBeRSH","properties":{"formattedCitation":"[68, 115, 116]","plainCitation":"[68, 115, 116]","noteIndex":0},"citationItems":[{"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367,"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FA3D72" w:rsidRPr="00FA3D72">
        <w:rPr>
          <w:rFonts w:ascii="Calibri" w:hAnsi="Calibri" w:cs="Calibri"/>
        </w:rPr>
        <w:t>[68, 115, 116]</w:t>
      </w:r>
      <w:r>
        <w:fldChar w:fldCharType="end"/>
      </w:r>
      <w:r>
        <w:t>. Furthermore, hyphal-specific virulence proteins including Xog1, Sap5, Hyr1, and Ece1 are highly abundant in biofilm EVs but absent from the biofilm cell lysates</w:t>
      </w:r>
      <w:ins w:id="421" w:author="Charlotte Dawson" w:date="2020-01-11T17:56:00Z">
        <w:r w:rsidR="00AE3E92">
          <w:t xml:space="preserve"> or EVs from yeast-form cells of the same strain</w:t>
        </w:r>
      </w:ins>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96F3E">
        <w:instrText xml:space="preserve"> ADDIN ZOTERO_ITEM CSL_CITATION {"citationID":"SDrQogZY","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96F3E">
        <w:instrText xml:space="preserve"> ADDIN ZOTERO_ITEM CSL_CITATION {"citationID":"qzVMaBUN","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lastRenderedPageBreak/>
        <w:t>Conclusion</w:t>
      </w:r>
    </w:p>
    <w:p w14:paraId="75FB39D6" w14:textId="1DD4EBA4"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 xml:space="preserve">the </w:t>
      </w:r>
      <w:proofErr w:type="spellStart"/>
      <w:r w:rsidR="008A6500">
        <w:t>tetraspanin</w:t>
      </w:r>
      <w:proofErr w:type="spellEnd"/>
      <w:r w:rsidR="008A6500">
        <w:t xml:space="preserve">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FA3D72">
        <w:instrText xml:space="preserve"> ADDIN ZOTERO_ITEM CSL_CITATION {"citationID":"b4Uqm3IH","properties":{"formattedCitation":"[73, 117, 118]","plainCitation":"[73, 117, 118]","noteIndex":0},"citationItems":[{"id":149,"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FA3D72" w:rsidRPr="00FA3D72">
        <w:rPr>
          <w:rFonts w:ascii="Calibri" w:hAnsi="Calibri" w:cs="Calibri"/>
        </w:rPr>
        <w:t>[73, 117, 118]</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96F3E">
        <w:instrText xml:space="preserve"> ADDIN ZOTERO_ITEM CSL_CITATION {"citationID":"PrDZ0FwA","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 xml:space="preserve">C. </w:t>
      </w:r>
      <w:proofErr w:type="spellStart"/>
      <w:r w:rsidR="00567629">
        <w:rPr>
          <w:i/>
        </w:rPr>
        <w:t>gattii</w:t>
      </w:r>
      <w:proofErr w:type="spellEnd"/>
      <w:r w:rsidR="00567629">
        <w:t xml:space="preserve">, and </w:t>
      </w:r>
      <w:r w:rsidR="00567629">
        <w:rPr>
          <w:i/>
        </w:rPr>
        <w:t xml:space="preserve">P. brasiliensis,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w:t>
      </w:r>
      <w:proofErr w:type="spellStart"/>
      <w:r w:rsidR="00640EC2">
        <w:t>BioImaging</w:t>
      </w:r>
      <w:proofErr w:type="spellEnd"/>
      <w:r w:rsidR="00640EC2">
        <w:t xml:space="preserve">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228BD9A4"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w:t>
      </w:r>
      <w:del w:id="422" w:author="Charlotte Dawson" w:date="2020-01-12T17:53:00Z">
        <w:r w:rsidR="00324E0F" w:rsidDel="00D93CF5">
          <w:rPr>
            <w:iCs/>
          </w:rPr>
          <w:delText>four</w:delText>
        </w:r>
      </w:del>
      <w:r w:rsidRPr="00ED4E9E">
        <w:rPr>
          <w:iCs/>
        </w:rPr>
        <w:t xml:space="preserve">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del w:id="423" w:author="Charlotte Dawson" w:date="2020-01-11T21:04:00Z">
        <w:r w:rsidRPr="00ED4E9E" w:rsidDel="00000A4B">
          <w:rPr>
            <w:iCs/>
          </w:rPr>
          <w:delText xml:space="preserve"> Line plots shown are the average of the biological replicates and the dashed grey line indicates 100 nm</w:delText>
        </w:r>
      </w:del>
      <w:ins w:id="424" w:author="Charlotte Dawson" w:date="2020-01-11T21:04:00Z">
        <w:r w:rsidR="00000A4B">
          <w:rPr>
            <w:iCs/>
          </w:rPr>
          <w:t xml:space="preserve"> </w:t>
        </w:r>
        <w:commentRangeStart w:id="425"/>
        <w:r w:rsidR="00000A4B">
          <w:rPr>
            <w:iCs/>
          </w:rPr>
          <w:t>Bar</w:t>
        </w:r>
      </w:ins>
      <w:commentRangeEnd w:id="425"/>
      <w:ins w:id="426" w:author="Charlotte Dawson" w:date="2020-01-11T21:06:00Z">
        <w:r w:rsidR="00000A4B">
          <w:rPr>
            <w:rStyle w:val="CommentReference"/>
          </w:rPr>
          <w:commentReference w:id="425"/>
        </w:r>
      </w:ins>
      <w:ins w:id="427" w:author="Charlotte Dawson" w:date="2020-01-11T21:04:00Z">
        <w:r w:rsidR="00000A4B">
          <w:rPr>
            <w:iCs/>
          </w:rPr>
          <w:t xml:space="preserve"> plots show the percentage of the total </w:t>
        </w:r>
      </w:ins>
      <w:ins w:id="428" w:author="Charlotte Dawson" w:date="2020-01-11T21:05:00Z">
        <w:r w:rsidR="00000A4B">
          <w:rPr>
            <w:iCs/>
          </w:rPr>
          <w:t xml:space="preserve">number of EVs that can be assigned to each size range. The size of the bars indicates the mean percentage across each biological replicate and the error bars indicate the standard error of the </w:t>
        </w:r>
      </w:ins>
      <w:ins w:id="429" w:author="Charlotte Dawson" w:date="2020-01-11T21:06:00Z">
        <w:r w:rsidR="00000A4B">
          <w:rPr>
            <w:iCs/>
          </w:rPr>
          <w:t>mean</w:t>
        </w:r>
      </w:ins>
      <w:r w:rsidRPr="00ED4E9E">
        <w:rPr>
          <w:iCs/>
        </w:rPr>
        <w:t xml:space="preserve">. </w:t>
      </w:r>
      <w:ins w:id="430" w:author="Charlotte Dawson" w:date="2020-01-11T21:06:00Z">
        <w:r w:rsidR="00000A4B">
          <w:rPr>
            <w:iCs/>
          </w:rPr>
          <w:t xml:space="preserve">NTA traces </w:t>
        </w:r>
      </w:ins>
      <w:del w:id="431" w:author="Charlotte Dawson" w:date="2020-01-11T21:06:00Z">
        <w:r w:rsidRPr="00ED4E9E" w:rsidDel="00000A4B">
          <w:rPr>
            <w:iCs/>
          </w:rPr>
          <w:delText xml:space="preserve">Plots </w:delText>
        </w:r>
      </w:del>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ins w:id="432" w:author="Charlotte Dawson" w:date="2020-01-11T20:58:00Z">
        <w:r w:rsidR="00000A4B">
          <w:rPr>
            <w:iCs/>
          </w:rPr>
          <w:t xml:space="preserve">One-way </w:t>
        </w:r>
      </w:ins>
      <w:r w:rsidRPr="00ED4E9E">
        <w:rPr>
          <w:iCs/>
        </w:rPr>
        <w:t xml:space="preserve">ANOVA followed by Tukey’s HSD </w:t>
      </w:r>
      <w:proofErr w:type="spellStart"/>
      <w:r w:rsidRPr="00ED4E9E">
        <w:rPr>
          <w:i/>
        </w:rPr>
        <w:t>post­hoc</w:t>
      </w:r>
      <w:proofErr w:type="spellEnd"/>
      <w:r w:rsidRPr="00ED4E9E">
        <w:rPr>
          <w:iCs/>
        </w:rPr>
        <w:t xml:space="preserve"> test. </w:t>
      </w:r>
      <w:r>
        <w:rPr>
          <w:iCs/>
        </w:rPr>
        <w:t xml:space="preserve">Adjusted </w:t>
      </w:r>
      <w:proofErr w:type="spellStart"/>
      <w:r>
        <w:rPr>
          <w:iCs/>
        </w:rPr>
        <w:t>p</w:t>
      </w:r>
      <w:r w:rsidRPr="00ED4E9E">
        <w:rPr>
          <w:iCs/>
        </w:rPr>
        <w:t>­values</w:t>
      </w:r>
      <w:proofErr w:type="spellEnd"/>
      <w:r w:rsidRPr="00ED4E9E">
        <w:rPr>
          <w:iCs/>
        </w:rPr>
        <w:t xml:space="preserve">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4DEE59EA" w:rsidR="00D36215" w:rsidRDefault="003E22E4" w:rsidP="00B97895">
      <w:pPr>
        <w:spacing w:line="480" w:lineRule="auto"/>
        <w:rPr>
          <w:ins w:id="433" w:author="Charlotte Dawson" w:date="2020-01-11T19:35:00Z"/>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w:t>
      </w:r>
      <w:proofErr w:type="spellStart"/>
      <w:r w:rsidRPr="003E22E4">
        <w:rPr>
          <w:iCs/>
        </w:rPr>
        <w:t>MaxQuant</w:t>
      </w:r>
      <w:proofErr w:type="spellEnd"/>
      <w:r w:rsidRPr="003E22E4">
        <w:rPr>
          <w:iCs/>
        </w:rPr>
        <w:t xml:space="preserve">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proofErr w:type="spellStart"/>
      <w:r w:rsidRPr="00D36215">
        <w:rPr>
          <w:i/>
        </w:rPr>
        <w:t>limma</w:t>
      </w:r>
      <w:proofErr w:type="spellEnd"/>
      <w:r w:rsidRPr="003E22E4">
        <w:rPr>
          <w:iCs/>
        </w:rPr>
        <w:t xml:space="preserve"> </w:t>
      </w:r>
      <w:r w:rsidR="006D59D0">
        <w:rPr>
          <w:iCs/>
        </w:rPr>
        <w:fldChar w:fldCharType="begin"/>
      </w:r>
      <w:r w:rsidR="00996F3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xml:space="preserve">. Significantly </w:t>
      </w:r>
      <w:r w:rsidRPr="003E22E4">
        <w:rPr>
          <w:iCs/>
        </w:rPr>
        <w:lastRenderedPageBreak/>
        <w:t xml:space="preserve">enriched proteins were identified using a </w:t>
      </w:r>
      <w:proofErr w:type="spellStart"/>
      <w:r w:rsidRPr="003E22E4">
        <w:rPr>
          <w:iCs/>
        </w:rPr>
        <w:t>Benjamini­Hochberg</w:t>
      </w:r>
      <w:proofErr w:type="spellEnd"/>
      <w:r w:rsidRPr="003E22E4">
        <w:rPr>
          <w:iCs/>
        </w:rPr>
        <w:t xml:space="preserve"> adjusted </w:t>
      </w:r>
      <w:proofErr w:type="spellStart"/>
      <w:r w:rsidRPr="003E22E4">
        <w:rPr>
          <w:iCs/>
        </w:rPr>
        <w:t>p­value</w:t>
      </w:r>
      <w:proofErr w:type="spellEnd"/>
      <w:r w:rsidRPr="003E22E4">
        <w:rPr>
          <w:iCs/>
        </w:rPr>
        <w:t xml:space="preserv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of 1. Counts of significant and non­significant proteins are indicated on each graph. 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1B364D59" w14:textId="77777777" w:rsidR="007E2511" w:rsidRDefault="007E2511" w:rsidP="00B97895">
      <w:pPr>
        <w:spacing w:line="480" w:lineRule="auto"/>
        <w:rPr>
          <w:iCs/>
        </w:rPr>
      </w:pPr>
    </w:p>
    <w:p w14:paraId="25095303" w14:textId="5BD98629"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w:t>
      </w:r>
      <w:proofErr w:type="spellStart"/>
      <w:r w:rsidR="00D36215" w:rsidRPr="00D36215">
        <w:rPr>
          <w:iCs/>
        </w:rPr>
        <w:t>fungifun</w:t>
      </w:r>
      <w:proofErr w:type="spellEnd"/>
      <w:r w:rsidR="00D36215" w:rsidRPr="00D36215">
        <w:rPr>
          <w:iCs/>
        </w:rPr>
        <w:t xml:space="preserve">) was used to identify enriched biological process (BP), cellular component (CC), and molecular function (MF) GO terms </w:t>
      </w:r>
      <w:r w:rsidR="00655AC8">
        <w:rPr>
          <w:iCs/>
        </w:rPr>
        <w:fldChar w:fldCharType="begin"/>
      </w:r>
      <w:r w:rsidR="00996F3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ins w:id="434" w:author="Charlotte Dawson" w:date="2020-01-11T21:21:00Z">
        <w:r w:rsidR="00A43C13">
          <w:rPr>
            <w:iCs/>
          </w:rPr>
          <w:t xml:space="preserve"> </w:t>
        </w:r>
        <w:commentRangeStart w:id="435"/>
        <w:r w:rsidR="00A43C13">
          <w:rPr>
            <w:iCs/>
          </w:rPr>
          <w:t>based</w:t>
        </w:r>
      </w:ins>
      <w:commentRangeEnd w:id="435"/>
      <w:ins w:id="436" w:author="Charlotte Dawson" w:date="2020-01-11T21:27:00Z">
        <w:r w:rsidR="00A43C13">
          <w:rPr>
            <w:rStyle w:val="CommentReference"/>
          </w:rPr>
          <w:commentReference w:id="435"/>
        </w:r>
      </w:ins>
      <w:ins w:id="437" w:author="Charlotte Dawson" w:date="2020-01-11T21:21:00Z">
        <w:r w:rsidR="00A43C13">
          <w:rPr>
            <w:iCs/>
          </w:rPr>
          <w:t xml:space="preserve"> on EV enriched or exclusive proteins from </w:t>
        </w:r>
        <w:r w:rsidR="00A43C13" w:rsidRPr="00A43C13">
          <w:rPr>
            <w:i/>
          </w:rPr>
          <w:t>(A)</w:t>
        </w:r>
        <w:r w:rsidR="00A43C13">
          <w:rPr>
            <w:iCs/>
          </w:rPr>
          <w:t xml:space="preserve"> DAY286 yeast</w:t>
        </w:r>
      </w:ins>
      <w:ins w:id="438" w:author="Charlotte Dawson" w:date="2020-01-11T21:22:00Z">
        <w:r w:rsidR="00A43C13">
          <w:rPr>
            <w:iCs/>
          </w:rPr>
          <w:t xml:space="preserve">,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ins>
      <w:r w:rsidR="00D36215" w:rsidRPr="00D36215">
        <w:rPr>
          <w:iCs/>
        </w:rPr>
        <w:t xml:space="preserve">. </w:t>
      </w:r>
      <w:del w:id="439" w:author="Charlotte Dawson" w:date="2020-01-11T21:16:00Z">
        <w:r w:rsidR="00D36215" w:rsidRPr="00D36215" w:rsidDel="00A43C13">
          <w:rPr>
            <w:iCs/>
          </w:rPr>
          <w:delText xml:space="preserve">A selection </w:delText>
        </w:r>
      </w:del>
      <w:ins w:id="440" w:author="Charlotte Dawson" w:date="2020-01-11T21:16:00Z">
        <w:r w:rsidR="00A43C13">
          <w:rPr>
            <w:iCs/>
          </w:rPr>
          <w:t>The top 8</w:t>
        </w:r>
      </w:ins>
      <w:ins w:id="441" w:author="Charlotte Dawson" w:date="2020-01-11T21:23:00Z">
        <w:r w:rsidR="00A43C13">
          <w:rPr>
            <w:iCs/>
          </w:rPr>
          <w:t xml:space="preserve"> (where present)</w:t>
        </w:r>
      </w:ins>
      <w:ins w:id="442" w:author="Charlotte Dawson" w:date="2020-01-11T21:16:00Z">
        <w:r w:rsidR="00A43C13">
          <w:rPr>
            <w:iCs/>
          </w:rPr>
          <w:t xml:space="preserve"> </w:t>
        </w:r>
      </w:ins>
      <w:ins w:id="443" w:author="Charlotte Dawson" w:date="2020-01-11T21:17:00Z">
        <w:r w:rsidR="00A43C13">
          <w:rPr>
            <w:iCs/>
          </w:rPr>
          <w:t xml:space="preserve">significantly </w:t>
        </w:r>
      </w:ins>
      <w:ins w:id="444" w:author="Charlotte Dawson" w:date="2020-01-11T21:16:00Z">
        <w:r w:rsidR="00A43C13">
          <w:rPr>
            <w:iCs/>
          </w:rPr>
          <w:t xml:space="preserve">enriched terms for each GO </w:t>
        </w:r>
      </w:ins>
      <w:ins w:id="445" w:author="Charlotte Dawson" w:date="2020-01-11T21:17:00Z">
        <w:r w:rsidR="00A43C13">
          <w:rPr>
            <w:iCs/>
          </w:rPr>
          <w:t>domain are shown</w:t>
        </w:r>
      </w:ins>
      <w:ins w:id="446" w:author="Charlotte Dawson" w:date="2020-01-11T21:18:00Z">
        <w:r w:rsidR="00A43C13">
          <w:rPr>
            <w:iCs/>
          </w:rPr>
          <w:t xml:space="preserve"> (Hypergeomet</w:t>
        </w:r>
      </w:ins>
      <w:ins w:id="447" w:author="Charlotte Dawson" w:date="2020-01-11T21:19:00Z">
        <w:r w:rsidR="00A43C13">
          <w:rPr>
            <w:iCs/>
          </w:rPr>
          <w:t xml:space="preserve">ric distribution, </w:t>
        </w:r>
        <w:proofErr w:type="spellStart"/>
        <w:r w:rsidR="00A43C13">
          <w:rPr>
            <w:iCs/>
          </w:rPr>
          <w:t>Benjamini</w:t>
        </w:r>
        <w:proofErr w:type="spellEnd"/>
        <w:r w:rsidR="00A43C13">
          <w:rPr>
            <w:iCs/>
          </w:rPr>
          <w:t>-Hochberg adjusted p-value &lt; 0.01)</w:t>
        </w:r>
      </w:ins>
      <w:del w:id="448" w:author="Charlotte Dawson" w:date="2020-01-11T21:17:00Z">
        <w:r w:rsidR="00D36215" w:rsidRPr="00D36215" w:rsidDel="00A43C13">
          <w:rPr>
            <w:iCs/>
          </w:rPr>
          <w:delText xml:space="preserve">of the most significantly enriched terms for each GO domain are shown. </w:delText>
        </w:r>
      </w:del>
      <w:r w:rsidR="00D36215" w:rsidRPr="00D36215">
        <w:rPr>
          <w:iCs/>
        </w:rPr>
        <w:t xml:space="preserve">They are presented top to bottom in order of increasing </w:t>
      </w:r>
      <w:proofErr w:type="spellStart"/>
      <w:r w:rsidR="00D36215" w:rsidRPr="00D36215">
        <w:rPr>
          <w:iCs/>
        </w:rPr>
        <w:t>Benjamini­Hochberg</w:t>
      </w:r>
      <w:proofErr w:type="spellEnd"/>
      <w:r w:rsidR="00D36215" w:rsidRPr="00D36215">
        <w:rPr>
          <w:iCs/>
        </w:rPr>
        <w:t xml:space="preserve"> adjusted </w:t>
      </w:r>
      <w:proofErr w:type="spellStart"/>
      <w:r w:rsidR="00D36215" w:rsidRPr="00D36215">
        <w:rPr>
          <w:iCs/>
        </w:rPr>
        <w:t>p­value</w:t>
      </w:r>
      <w:proofErr w:type="spellEnd"/>
      <w:r w:rsidR="00D36215" w:rsidRPr="00D36215">
        <w:rPr>
          <w:iCs/>
        </w:rPr>
        <w:t xml:space="preserv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7965DBF1"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w:t>
      </w:r>
      <w:proofErr w:type="spellStart"/>
      <w:r w:rsidR="00F97D25">
        <w:rPr>
          <w:iCs/>
        </w:rPr>
        <w:t>plotMDS</w:t>
      </w:r>
      <w:proofErr w:type="spellEnd"/>
      <w:r w:rsidR="00F97D25">
        <w:rPr>
          <w:iCs/>
        </w:rPr>
        <w:t xml:space="preserve"> function from</w:t>
      </w:r>
      <w:r w:rsidRPr="00782832">
        <w:rPr>
          <w:iCs/>
        </w:rPr>
        <w:t xml:space="preserve"> </w:t>
      </w:r>
      <w:proofErr w:type="spellStart"/>
      <w:r w:rsidRPr="00F97D25">
        <w:rPr>
          <w:i/>
        </w:rPr>
        <w:t>limma</w:t>
      </w:r>
      <w:proofErr w:type="spellEnd"/>
      <w:r w:rsidRPr="00782832">
        <w:rPr>
          <w:iCs/>
        </w:rPr>
        <w:t xml:space="preserve"> was used to generate the MDS plots </w:t>
      </w:r>
      <w:r w:rsidR="00EB1443">
        <w:rPr>
          <w:iCs/>
        </w:rPr>
        <w:fldChar w:fldCharType="begin"/>
      </w:r>
      <w:r w:rsidR="00996F3E">
        <w:rPr>
          <w:iCs/>
        </w:rPr>
        <w:instrText xml:space="preserve"> ADDIN ZOTERO_ITEM CSL_CITATION {"citationID":"SMAGBxn7","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7D7D7FCD" w:rsidR="00662B7D" w:rsidRPr="00AC4D27" w:rsidRDefault="003D4959" w:rsidP="00CF1871">
      <w:pPr>
        <w:spacing w:line="480" w:lineRule="auto"/>
        <w:rPr>
          <w:iCs/>
        </w:rPr>
      </w:pPr>
      <w:r w:rsidRPr="003D4959">
        <w:rPr>
          <w:b/>
          <w:bCs/>
          <w:iCs/>
        </w:rPr>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w:t>
      </w:r>
      <w:proofErr w:type="gramStart"/>
      <w:r w:rsidRPr="003D4959">
        <w:rPr>
          <w:iCs/>
        </w:rPr>
        <w:t>particular strain</w:t>
      </w:r>
      <w:proofErr w:type="gramEnd"/>
      <w:r w:rsidRPr="003D4959">
        <w:rPr>
          <w:iCs/>
        </w:rPr>
        <w:t xml:space="preserve">;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96F3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ins w:id="449" w:author="Charlotte Dawson" w:date="2020-01-12T19:20:00Z">
        <w:r w:rsidR="008B1FC9">
          <w:rPr>
            <w:iCs/>
          </w:rPr>
          <w:t>in</w:t>
        </w:r>
      </w:ins>
      <w:del w:id="450" w:author="Charlotte Dawson" w:date="2020-01-12T19:20:00Z">
        <w:r w:rsidRPr="003D4959" w:rsidDel="008B1FC9">
          <w:rPr>
            <w:iCs/>
          </w:rPr>
          <w:delText>from</w:delText>
        </w:r>
      </w:del>
      <w:r w:rsidRPr="003D4959">
        <w:rPr>
          <w:iCs/>
        </w:rPr>
        <w:t xml:space="preserve"> all four </w:t>
      </w:r>
      <w:ins w:id="451" w:author="Charlotte Dawson" w:date="2020-01-12T19:20:00Z">
        <w:r w:rsidR="008B1FC9">
          <w:rPr>
            <w:iCs/>
          </w:rPr>
          <w:t>data sets</w:t>
        </w:r>
      </w:ins>
      <w:del w:id="452" w:author="Charlotte Dawson" w:date="2020-01-12T19:20:00Z">
        <w:r w:rsidRPr="003D4959" w:rsidDel="008B1FC9">
          <w:rPr>
            <w:iCs/>
          </w:rPr>
          <w:delText>strains</w:delText>
        </w:r>
      </w:del>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96F3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ins w:id="453" w:author="Charlotte Dawson" w:date="2020-01-12T16:25:00Z">
        <w:r w:rsidR="00AC4D27">
          <w:rPr>
            <w:iCs/>
          </w:rPr>
          <w:t xml:space="preserve"> </w:t>
        </w:r>
        <w:commentRangeStart w:id="454"/>
        <w:r w:rsidR="00AC4D27">
          <w:rPr>
            <w:iCs/>
          </w:rPr>
          <w:t>Proteins</w:t>
        </w:r>
        <w:commentRangeEnd w:id="454"/>
        <w:r w:rsidR="00AC4D27">
          <w:rPr>
            <w:rStyle w:val="CommentReference"/>
          </w:rPr>
          <w:commentReference w:id="454"/>
        </w:r>
        <w:r w:rsidR="00AC4D27">
          <w:rPr>
            <w:iCs/>
          </w:rPr>
          <w:t xml:space="preserve"> </w:t>
        </w:r>
        <w:del w:id="455" w:author="Marilyn Anne" w:date="2020-01-17T15:46:00Z">
          <w:r w:rsidR="00AC4D27" w:rsidDel="002E2B95">
            <w:rPr>
              <w:iCs/>
            </w:rPr>
            <w:delText xml:space="preserve">indicating </w:delText>
          </w:r>
        </w:del>
        <w:r w:rsidR="00AC4D27">
          <w:rPr>
            <w:iCs/>
          </w:rPr>
          <w:t xml:space="preserve">in bold italics are the 22 putative </w:t>
        </w:r>
        <w:r w:rsidR="00AC4D27">
          <w:rPr>
            <w:i/>
          </w:rPr>
          <w:t>C. albicans</w:t>
        </w:r>
        <w:r w:rsidR="00AC4D27">
          <w:rPr>
            <w:iCs/>
          </w:rPr>
          <w:t xml:space="preserve"> EV marker proteins presented in Figure 7.</w:t>
        </w:r>
      </w:ins>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27B6D0D7" w:rsidR="00787A82" w:rsidRDefault="00B33F5C" w:rsidP="00B97895">
      <w:pPr>
        <w:spacing w:line="480" w:lineRule="auto"/>
        <w:rPr>
          <w:iCs/>
        </w:rPr>
      </w:pPr>
      <w:r w:rsidRPr="00B33F5C">
        <w:rPr>
          <w:b/>
          <w:bCs/>
          <w:iCs/>
        </w:rPr>
        <w:lastRenderedPageBreak/>
        <w:t xml:space="preserve">Figure 7: </w:t>
      </w:r>
      <w:proofErr w:type="spellStart"/>
      <w:r w:rsidRPr="00B33F5C">
        <w:rPr>
          <w:b/>
          <w:bCs/>
          <w:iCs/>
        </w:rPr>
        <w:t>Twenty­two</w:t>
      </w:r>
      <w:proofErr w:type="spellEnd"/>
      <w:r w:rsidRPr="00B33F5C">
        <w:rPr>
          <w:b/>
          <w:bCs/>
          <w:iCs/>
        </w:rPr>
        <w:t xml:space="preserve"> best potential </w:t>
      </w:r>
      <w:r w:rsidRPr="00B33F5C">
        <w:rPr>
          <w:b/>
          <w:bCs/>
          <w:i/>
        </w:rPr>
        <w:t>C. albicans</w:t>
      </w:r>
      <w:r w:rsidRPr="00B33F5C">
        <w:rPr>
          <w:b/>
          <w:bCs/>
          <w:iCs/>
        </w:rPr>
        <w:t xml:space="preserve"> positive EV protein markers.</w:t>
      </w:r>
      <w:r w:rsidRPr="00B33F5C">
        <w:rPr>
          <w:iCs/>
        </w:rPr>
        <w:t xml:space="preserve"> </w:t>
      </w:r>
      <w:del w:id="456" w:author="Marilyn Anne" w:date="2020-01-17T15:48:00Z">
        <w:r w:rsidRPr="00B33F5C" w:rsidDel="002E2B95">
          <w:rPr>
            <w:iCs/>
          </w:rPr>
          <w:delText xml:space="preserve">These </w:delText>
        </w:r>
      </w:del>
      <w:ins w:id="457" w:author="Marilyn Anne" w:date="2020-01-17T15:48:00Z">
        <w:r w:rsidR="002E2B95" w:rsidRPr="00B33F5C">
          <w:rPr>
            <w:iCs/>
          </w:rPr>
          <w:t>The</w:t>
        </w:r>
        <w:r w:rsidR="002E2B95">
          <w:rPr>
            <w:iCs/>
          </w:rPr>
          <w:t xml:space="preserve"> most promising EV marker</w:t>
        </w:r>
        <w:r w:rsidR="002E2B95" w:rsidRPr="00B33F5C">
          <w:rPr>
            <w:iCs/>
          </w:rPr>
          <w:t xml:space="preserve"> </w:t>
        </w:r>
      </w:ins>
      <w:r w:rsidRPr="00B33F5C">
        <w:rPr>
          <w:iCs/>
        </w:rPr>
        <w:t xml:space="preserve">proteins are </w:t>
      </w:r>
      <w:del w:id="458" w:author="Marilyn Anne" w:date="2020-01-17T15:48:00Z">
        <w:r w:rsidRPr="00B33F5C" w:rsidDel="002E2B95">
          <w:rPr>
            <w:iCs/>
          </w:rPr>
          <w:delText xml:space="preserve">those </w:delText>
        </w:r>
      </w:del>
      <w:r w:rsidRPr="00B33F5C">
        <w:rPr>
          <w:iCs/>
        </w:rPr>
        <w:t>underlined in Table 1. They are enriched or exclusive to EVs isolated from all</w:t>
      </w:r>
      <w:del w:id="459" w:author="Marilyn Anne" w:date="2020-01-17T15:49:00Z">
        <w:r w:rsidRPr="00B33F5C" w:rsidDel="002E2B95">
          <w:rPr>
            <w:iCs/>
          </w:rPr>
          <w:delText xml:space="preserve"> of</w:delText>
        </w:r>
      </w:del>
      <w:r w:rsidRPr="00B33F5C">
        <w:rPr>
          <w:iCs/>
        </w:rPr>
        <w:t xml:space="preserve"> the </w:t>
      </w:r>
      <w:r w:rsidRPr="00B33F5C">
        <w:rPr>
          <w:i/>
        </w:rPr>
        <w:t xml:space="preserve">C. albicans </w:t>
      </w:r>
      <w:r w:rsidRPr="00B33F5C">
        <w:rPr>
          <w:iCs/>
        </w:rPr>
        <w:t xml:space="preserve">strains investigated in this study. The proteins fit within the EV biomarker categories 1 and 2 from MISEV2018 which includes transmembrane, </w:t>
      </w:r>
      <w:proofErr w:type="spellStart"/>
      <w:r w:rsidRPr="00B33F5C">
        <w:rPr>
          <w:iCs/>
        </w:rPr>
        <w:t>GPI­anchored</w:t>
      </w:r>
      <w:proofErr w:type="spellEnd"/>
      <w:r w:rsidRPr="00B33F5C">
        <w:rPr>
          <w:iCs/>
        </w:rPr>
        <w:t xml:space="preserve">, and cytosolic proteins that are EV enriched </w:t>
      </w:r>
      <w:r w:rsidR="00787A82">
        <w:rPr>
          <w:iCs/>
        </w:rPr>
        <w:fldChar w:fldCharType="begin"/>
      </w:r>
      <w:r w:rsidR="00996F3E">
        <w:rPr>
          <w:iCs/>
        </w:rPr>
        <w:instrText xml:space="preserve"> ADDIN ZOTERO_ITEM CSL_CITATION {"citationID":"8VD1daV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ns w:id="460" w:author="Charlotte Dawson" w:date="2020-01-12T17:08:00Z"/>
          <w:iCs/>
        </w:rPr>
      </w:pPr>
      <w:r w:rsidRPr="00787A82">
        <w:rPr>
          <w:b/>
          <w:bCs/>
          <w:iCs/>
        </w:rPr>
        <w:t xml:space="preserve">Figure 8: Predicted topology and palmitoylation sites of </w:t>
      </w:r>
      <w:r w:rsidRPr="00787A82">
        <w:rPr>
          <w:b/>
          <w:bCs/>
          <w:i/>
        </w:rPr>
        <w:t>C. albicans</w:t>
      </w:r>
      <w:r w:rsidRPr="00787A82">
        <w:rPr>
          <w:b/>
          <w:bCs/>
          <w:iCs/>
        </w:rPr>
        <w:t xml:space="preserve"> MCC/</w:t>
      </w:r>
      <w:proofErr w:type="spellStart"/>
      <w:r w:rsidRPr="00787A82">
        <w:rPr>
          <w:b/>
          <w:bCs/>
          <w:iCs/>
        </w:rPr>
        <w:t>eisosome</w:t>
      </w:r>
      <w:proofErr w:type="spellEnd"/>
      <w:r w:rsidRPr="00787A82">
        <w:rPr>
          <w:b/>
          <w:bCs/>
          <w:iCs/>
        </w:rPr>
        <w:t xml:space="preserve"> proteins Sur7 and Evp1 (orf19.6741) compared to the human </w:t>
      </w:r>
      <w:proofErr w:type="spellStart"/>
      <w:r w:rsidRPr="00787A82">
        <w:rPr>
          <w:b/>
          <w:bCs/>
          <w:iCs/>
        </w:rPr>
        <w:t>tetraspanin</w:t>
      </w:r>
      <w:proofErr w:type="spellEnd"/>
      <w:r w:rsidRPr="00787A82">
        <w:rPr>
          <w:b/>
          <w:bCs/>
          <w:iCs/>
        </w:rPr>
        <w:t xml:space="preserve"> CD81. </w:t>
      </w:r>
    </w:p>
    <w:p w14:paraId="1D784AC1" w14:textId="63C0B741" w:rsidR="009B79C3" w:rsidRPr="00ED4E9E" w:rsidRDefault="00787A82" w:rsidP="00B97895">
      <w:pPr>
        <w:spacing w:line="480" w:lineRule="auto"/>
        <w:rPr>
          <w:iCs/>
        </w:rPr>
      </w:pPr>
      <w:del w:id="461" w:author="Charlotte Dawson" w:date="2020-01-12T17:09:00Z">
        <w:r w:rsidRPr="00787A82" w:rsidDel="00240910">
          <w:rPr>
            <w:iCs/>
          </w:rPr>
          <w:delText xml:space="preserve">The </w:delText>
        </w:r>
      </w:del>
      <w:commentRangeStart w:id="462"/>
      <w:ins w:id="463" w:author="Charlotte Dawson" w:date="2020-01-12T17:09:00Z">
        <w:r w:rsidR="00240910" w:rsidRPr="00787A82">
          <w:rPr>
            <w:iCs/>
          </w:rPr>
          <w:t>TOPCONS2</w:t>
        </w:r>
      </w:ins>
      <w:commentRangeEnd w:id="462"/>
      <w:ins w:id="464" w:author="Charlotte Dawson" w:date="2020-01-12T17:16:00Z">
        <w:r w:rsidR="009D16D5">
          <w:rPr>
            <w:rStyle w:val="CommentReference"/>
          </w:rPr>
          <w:commentReference w:id="462"/>
        </w:r>
      </w:ins>
      <w:ins w:id="466" w:author="Charlotte Dawson" w:date="2020-01-12T17:09:00Z">
        <w:r w:rsidR="00240910" w:rsidRPr="00787A82">
          <w:rPr>
            <w:iCs/>
          </w:rPr>
          <w:t xml:space="preserve"> (topcons.cbr.su.se)</w:t>
        </w:r>
      </w:ins>
      <w:r w:rsidR="00240910" w:rsidRPr="00787A82">
        <w:rPr>
          <w:iCs/>
        </w:rPr>
        <w:t xml:space="preserve"> </w:t>
      </w:r>
      <w:r w:rsidR="00240910">
        <w:rPr>
          <w:iCs/>
        </w:rPr>
        <w:fldChar w:fldCharType="begin"/>
      </w:r>
      <w:r w:rsidR="00240910">
        <w:rPr>
          <w:iCs/>
        </w:rPr>
        <w:instrText xml:space="preserve"> ADDIN ZOTERO_ITEM CSL_CITATION {"citationID":"7dC3jYWN","properties":{"formattedCitation":"[59]","plainCitation":"[59]","noteIndex":0},"citationItems":[{"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40910">
        <w:rPr>
          <w:iCs/>
        </w:rPr>
        <w:fldChar w:fldCharType="separate"/>
      </w:r>
      <w:r w:rsidR="00240910" w:rsidRPr="00996F3E">
        <w:rPr>
          <w:rFonts w:ascii="Calibri" w:hAnsi="Calibri" w:cs="Calibri"/>
        </w:rPr>
        <w:t>[59]</w:t>
      </w:r>
      <w:r w:rsidR="00240910">
        <w:rPr>
          <w:iCs/>
        </w:rPr>
        <w:fldChar w:fldCharType="end"/>
      </w:r>
      <w:ins w:id="467" w:author="Charlotte Dawson" w:date="2020-01-12T17:09:00Z">
        <w:r w:rsidR="00240910">
          <w:rPr>
            <w:iCs/>
          </w:rPr>
          <w:t xml:space="preserve"> was used to analyse the </w:t>
        </w:r>
      </w:ins>
      <w:ins w:id="468" w:author="Charlotte Dawson" w:date="2020-01-12T17:08:00Z">
        <w:r w:rsidR="00240910">
          <w:rPr>
            <w:iCs/>
          </w:rPr>
          <w:t>amino acid sequence</w:t>
        </w:r>
      </w:ins>
      <w:ins w:id="469" w:author="Charlotte Dawson" w:date="2020-01-12T17:09:00Z">
        <w:r w:rsidR="00240910">
          <w:rPr>
            <w:iCs/>
          </w:rPr>
          <w:t>s</w:t>
        </w:r>
      </w:ins>
      <w:ins w:id="470" w:author="Charlotte Dawson" w:date="2020-01-12T17:08:00Z">
        <w:r w:rsidR="00240910">
          <w:rPr>
            <w:iCs/>
          </w:rPr>
          <w:t xml:space="preserve"> of human CD81</w:t>
        </w:r>
      </w:ins>
      <w:ins w:id="471" w:author="Charlotte Dawson" w:date="2020-01-12T17:09:00Z">
        <w:r w:rsidR="00240910">
          <w:rPr>
            <w:iCs/>
          </w:rPr>
          <w:t xml:space="preserve"> and </w:t>
        </w:r>
      </w:ins>
      <w:ins w:id="472" w:author="Charlotte Dawson" w:date="2020-01-12T17:08:00Z">
        <w:r w:rsidR="00240910">
          <w:rPr>
            <w:iCs/>
          </w:rPr>
          <w:t xml:space="preserve">C. albicans Sur7 and Evp1 </w:t>
        </w:r>
      </w:ins>
      <w:ins w:id="473" w:author="Charlotte Dawson" w:date="2020-01-12T17:09:00Z">
        <w:r w:rsidR="00240910">
          <w:rPr>
            <w:iCs/>
          </w:rPr>
          <w:t>to predict the</w:t>
        </w:r>
      </w:ins>
      <w:ins w:id="474" w:author="Charlotte Dawson" w:date="2020-01-12T17:11:00Z">
        <w:r w:rsidR="00240910">
          <w:rPr>
            <w:iCs/>
          </w:rPr>
          <w:t xml:space="preserve">ir topology and the location </w:t>
        </w:r>
      </w:ins>
      <w:del w:id="475" w:author="Charlotte Dawson" w:date="2020-01-12T17:11:00Z">
        <w:r w:rsidRPr="00787A82" w:rsidDel="00240910">
          <w:rPr>
            <w:iCs/>
          </w:rPr>
          <w:delText>presence</w:delText>
        </w:r>
      </w:del>
      <w:r w:rsidRPr="00787A82">
        <w:rPr>
          <w:iCs/>
        </w:rPr>
        <w:t xml:space="preserve"> of transmembrane (TM) domains</w:t>
      </w:r>
      <w:ins w:id="476" w:author="Charlotte Dawson" w:date="2020-01-12T17:11:00Z">
        <w:r w:rsidR="00240910">
          <w:rPr>
            <w:iCs/>
          </w:rPr>
          <w:t>. The hydrophobicity plots</w:t>
        </w:r>
      </w:ins>
      <w:ins w:id="477" w:author="Charlotte Dawson" w:date="2020-01-12T17:13:00Z">
        <w:r w:rsidR="00240910">
          <w:rPr>
            <w:iCs/>
          </w:rPr>
          <w:t xml:space="preserve"> (light blue chart)</w:t>
        </w:r>
      </w:ins>
      <w:ins w:id="478" w:author="Charlotte Dawson" w:date="2020-01-12T17:11:00Z">
        <w:r w:rsidR="00240910">
          <w:rPr>
            <w:iCs/>
          </w:rPr>
          <w:t xml:space="preserve"> and </w:t>
        </w:r>
      </w:ins>
      <w:ins w:id="479" w:author="Charlotte Dawson" w:date="2020-01-12T17:12:00Z">
        <w:r w:rsidR="00240910">
          <w:rPr>
            <w:iCs/>
          </w:rPr>
          <w:t>topology diagrams (red and blue lines) are shown on the left side of the figure. Additionally, cysteine residues of Sur7 and Evp1 predicted to be palm</w:t>
        </w:r>
      </w:ins>
      <w:ins w:id="480" w:author="Charlotte Dawson" w:date="2020-01-12T17:13:00Z">
        <w:r w:rsidR="00240910">
          <w:rPr>
            <w:iCs/>
          </w:rPr>
          <w:t xml:space="preserve">itoylated using </w:t>
        </w:r>
      </w:ins>
      <w:ins w:id="481" w:author="Charlotte Dawson" w:date="2020-01-12T17:14:00Z">
        <w:r w:rsidR="00240910" w:rsidRPr="00787A82">
          <w:rPr>
            <w:iCs/>
          </w:rPr>
          <w:t xml:space="preserve">CSS­PALM 4.0 (csspalm.biocuckoo.org) </w:t>
        </w:r>
        <w:r w:rsidR="00240910">
          <w:rPr>
            <w:iCs/>
          </w:rPr>
          <w:t>have been annotated</w:t>
        </w:r>
      </w:ins>
      <w:r w:rsidR="00240910">
        <w:rPr>
          <w:iCs/>
        </w:rPr>
        <w:t xml:space="preserve"> </w:t>
      </w:r>
      <w:r w:rsidR="00240910">
        <w:rPr>
          <w:iCs/>
        </w:rPr>
        <w:fldChar w:fldCharType="begin"/>
      </w:r>
      <w:r w:rsidR="00240910">
        <w:rPr>
          <w:iCs/>
        </w:rPr>
        <w:instrText xml:space="preserve"> ADDIN ZOTERO_ITEM CSL_CITATION {"citationID":"osptvbtS","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240910">
        <w:rPr>
          <w:iCs/>
        </w:rPr>
        <w:fldChar w:fldCharType="separate"/>
      </w:r>
      <w:r w:rsidR="00240910" w:rsidRPr="00996F3E">
        <w:rPr>
          <w:rFonts w:ascii="Calibri" w:hAnsi="Calibri" w:cs="Calibri"/>
        </w:rPr>
        <w:t>[60]</w:t>
      </w:r>
      <w:r w:rsidR="00240910">
        <w:rPr>
          <w:iCs/>
        </w:rPr>
        <w:fldChar w:fldCharType="end"/>
      </w:r>
      <w:ins w:id="482" w:author="Charlotte Dawson" w:date="2020-01-12T17:14:00Z">
        <w:r w:rsidR="00240910">
          <w:rPr>
            <w:iCs/>
          </w:rPr>
          <w:t>.</w:t>
        </w:r>
      </w:ins>
      <w:ins w:id="483" w:author="Charlotte Dawson" w:date="2020-01-12T17:15:00Z">
        <w:r w:rsidR="009D16D5">
          <w:rPr>
            <w:iCs/>
          </w:rPr>
          <w:t xml:space="preserve"> </w:t>
        </w:r>
      </w:ins>
      <w:del w:id="484" w:author="Charlotte Dawson" w:date="2020-01-12T17:11:00Z">
        <w:r w:rsidRPr="00787A82" w:rsidDel="00240910">
          <w:rPr>
            <w:iCs/>
          </w:rPr>
          <w:delText xml:space="preserve"> </w:delText>
        </w:r>
      </w:del>
      <w:del w:id="485" w:author="Charlotte Dawson" w:date="2020-01-12T17:14:00Z">
        <w:r w:rsidRPr="00787A82" w:rsidDel="00240910">
          <w:rPr>
            <w:iCs/>
          </w:rPr>
          <w:delText xml:space="preserve">and palmitoylation sites shown on the left side of the figure were predicted using the online tools </w:delText>
        </w:r>
      </w:del>
      <w:del w:id="486" w:author="Charlotte Dawson" w:date="2020-01-12T17:09:00Z">
        <w:r w:rsidRPr="00787A82" w:rsidDel="00240910">
          <w:rPr>
            <w:iCs/>
          </w:rPr>
          <w:delText xml:space="preserve">TOPCONS2 (topcons.cbr.su.se) </w:delText>
        </w:r>
      </w:del>
      <w:del w:id="487" w:author="Charlotte Dawson" w:date="2020-01-12T17:14:00Z">
        <w:r w:rsidRPr="00787A82" w:rsidDel="00240910">
          <w:rPr>
            <w:iCs/>
          </w:rPr>
          <w:delText xml:space="preserve">and CSS­PALM 4.0 (csspalm.biocuckoo.org) respectively. </w:delText>
        </w:r>
      </w:del>
      <w:r w:rsidRPr="00787A82">
        <w:rPr>
          <w:iCs/>
        </w:rPr>
        <w:t>For CD81, palmitoylation sites experimentally determined in previous literature are shown</w:t>
      </w:r>
      <w:r w:rsidR="00603140">
        <w:rPr>
          <w:iCs/>
        </w:rPr>
        <w:t xml:space="preserve"> </w:t>
      </w:r>
      <w:r w:rsidR="00603140">
        <w:rPr>
          <w:iCs/>
        </w:rPr>
        <w:fldChar w:fldCharType="begin"/>
      </w:r>
      <w:r w:rsidR="00FA3D72">
        <w:rPr>
          <w:iCs/>
        </w:rPr>
        <w:instrText xml:space="preserve"> ADDIN ZOTERO_ITEM CSL_CITATION {"citationID":"njq7a85P","properties":{"formattedCitation":"[119]","plainCitation":"[119]","noteIndex":0},"citationItems":[{"id":259,"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FA3D72" w:rsidRPr="00FA3D72">
        <w:rPr>
          <w:rFonts w:ascii="Calibri" w:hAnsi="Calibri" w:cs="Calibri"/>
        </w:rPr>
        <w:t>[119]</w:t>
      </w:r>
      <w:r w:rsidR="00603140">
        <w:rPr>
          <w:iCs/>
        </w:rPr>
        <w:fldChar w:fldCharType="end"/>
      </w:r>
      <w:r w:rsidRPr="00787A82">
        <w:rPr>
          <w:iCs/>
        </w:rPr>
        <w:t>. The right side of</w:t>
      </w:r>
      <w:r w:rsidR="00603140">
        <w:rPr>
          <w:iCs/>
        </w:rPr>
        <w:t xml:space="preserve"> </w:t>
      </w:r>
      <w:r w:rsidRPr="00787A82">
        <w:rPr>
          <w:iCs/>
        </w:rPr>
        <w:t>the figure shows a cartoon representation of</w:t>
      </w:r>
      <w:r w:rsidR="00603140">
        <w:rPr>
          <w:iCs/>
        </w:rPr>
        <w:t xml:space="preserve"> </w:t>
      </w:r>
      <w:r w:rsidRPr="00787A82">
        <w:rPr>
          <w:iCs/>
        </w:rPr>
        <w:t>the TOPCONS2 consensus topology prediction for the three proteins as well as the crystal structure of</w:t>
      </w:r>
      <w:r w:rsidR="00603140">
        <w:rPr>
          <w:iCs/>
        </w:rPr>
        <w:t xml:space="preserve"> </w:t>
      </w:r>
      <w:r w:rsidRPr="00787A82">
        <w:rPr>
          <w:iCs/>
        </w:rPr>
        <w:t xml:space="preserve">CD81 (PDB: 5TCX) </w:t>
      </w:r>
      <w:r w:rsidR="00603140">
        <w:rPr>
          <w:iCs/>
        </w:rPr>
        <w:fldChar w:fldCharType="begin"/>
      </w:r>
      <w:r w:rsidR="00FA3D72">
        <w:rPr>
          <w:iCs/>
        </w:rPr>
        <w:instrText xml:space="preserve"> ADDIN ZOTERO_ITEM CSL_CITATION {"citationID":"oqcOw7ue","properties":{"formattedCitation":"[120]","plainCitation":"[120]","noteIndex":0},"citationItems":[{"id":257,"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FA3D72" w:rsidRPr="00FA3D72">
        <w:rPr>
          <w:rFonts w:ascii="Calibri" w:hAnsi="Calibri" w:cs="Calibri"/>
        </w:rPr>
        <w:t>[120]</w:t>
      </w:r>
      <w:r w:rsidR="00603140">
        <w:rPr>
          <w:iCs/>
        </w:rPr>
        <w:fldChar w:fldCharType="end"/>
      </w:r>
      <w:r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257B1E7C" w14:textId="77777777" w:rsidR="00FA3D72" w:rsidRDefault="00FA7301" w:rsidP="00FA3D72">
      <w:pPr>
        <w:pStyle w:val="Bibliography"/>
      </w:pPr>
      <w:r>
        <w:fldChar w:fldCharType="begin"/>
      </w:r>
      <w:r w:rsidR="00996F3E">
        <w:instrText xml:space="preserve"> ADDIN ZOTERO_BIBL {"uncited":[],"omitted":[],"custom":[]} CSL_BIBLIOGRAPHY </w:instrText>
      </w:r>
      <w:r>
        <w:fldChar w:fldCharType="separate"/>
      </w:r>
      <w:r w:rsidR="00FA3D72">
        <w:t>[1]</w:t>
      </w:r>
      <w:r w:rsidR="00FA3D72">
        <w:tab/>
      </w:r>
      <w:proofErr w:type="spellStart"/>
      <w:r w:rsidR="00FA3D72">
        <w:t>Havlickova</w:t>
      </w:r>
      <w:proofErr w:type="spellEnd"/>
      <w:r w:rsidR="00FA3D72">
        <w:t xml:space="preserve">, B.; </w:t>
      </w:r>
      <w:proofErr w:type="spellStart"/>
      <w:r w:rsidR="00FA3D72">
        <w:t>Czaika</w:t>
      </w:r>
      <w:proofErr w:type="spellEnd"/>
      <w:r w:rsidR="00FA3D72">
        <w:t xml:space="preserve">, V. A.; Friedrich, M. Epidemiological Trends in Skin Mycoses Worldwide. </w:t>
      </w:r>
      <w:r w:rsidR="00FA3D72">
        <w:rPr>
          <w:i/>
          <w:iCs/>
        </w:rPr>
        <w:t>Mycoses</w:t>
      </w:r>
      <w:r w:rsidR="00FA3D72">
        <w:t xml:space="preserve">, </w:t>
      </w:r>
      <w:r w:rsidR="00FA3D72">
        <w:rPr>
          <w:b/>
          <w:bCs/>
        </w:rPr>
        <w:t>2008</w:t>
      </w:r>
      <w:r w:rsidR="00FA3D72">
        <w:t xml:space="preserve">, </w:t>
      </w:r>
      <w:r w:rsidR="00FA3D72">
        <w:rPr>
          <w:i/>
          <w:iCs/>
        </w:rPr>
        <w:t>51</w:t>
      </w:r>
      <w:r w:rsidR="00FA3D72">
        <w:t xml:space="preserve"> (s4), 2–15. https://doi.org/10.1111/j.1439-0507.2008.01606.x.</w:t>
      </w:r>
    </w:p>
    <w:p w14:paraId="7F4D3F87" w14:textId="77777777" w:rsidR="00FA3D72" w:rsidRDefault="00FA3D72" w:rsidP="00FA3D72">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518B1EFE" w14:textId="77777777" w:rsidR="00FA3D72" w:rsidRDefault="00FA3D72" w:rsidP="00FA3D72">
      <w:pPr>
        <w:pStyle w:val="Bibliography"/>
      </w:pPr>
      <w:r>
        <w:t>[3]</w:t>
      </w:r>
      <w:r>
        <w:tab/>
      </w:r>
      <w:proofErr w:type="spellStart"/>
      <w:r>
        <w:t>Pfaller</w:t>
      </w:r>
      <w:proofErr w:type="spellEnd"/>
      <w:r>
        <w:t xml:space="preserve">, M. A.; </w:t>
      </w:r>
      <w:proofErr w:type="spellStart"/>
      <w:r>
        <w:t>Diekema</w:t>
      </w:r>
      <w:proofErr w:type="spellEnd"/>
      <w:r>
        <w:t xml:space="preserve">,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6130E757" w14:textId="77777777" w:rsidR="00FA3D72" w:rsidRDefault="00FA3D72" w:rsidP="00FA3D72">
      <w:pPr>
        <w:pStyle w:val="Bibliography"/>
      </w:pPr>
      <w:r>
        <w:t>[4]</w:t>
      </w:r>
      <w:r>
        <w:tab/>
        <w:t xml:space="preserve">Brown, G. D.; Denning, D. W.; </w:t>
      </w:r>
      <w:proofErr w:type="spellStart"/>
      <w:r>
        <w:t>Gow</w:t>
      </w:r>
      <w:proofErr w:type="spellEnd"/>
      <w:r>
        <w:t xml:space="preserve">, N. A. R.; Levitz, S. M.; </w:t>
      </w:r>
      <w:proofErr w:type="spellStart"/>
      <w:r>
        <w:t>Netea</w:t>
      </w:r>
      <w:proofErr w:type="spellEnd"/>
      <w:r>
        <w:t xml:space="preserve">,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2C27D21E" w14:textId="77777777" w:rsidR="00FA3D72" w:rsidRDefault="00FA3D72" w:rsidP="00FA3D72">
      <w:pPr>
        <w:pStyle w:val="Bibliography"/>
      </w:pPr>
      <w:r>
        <w:t>[5]</w:t>
      </w:r>
      <w:r>
        <w:tab/>
        <w:t xml:space="preserve">Kullberg, B. J.; </w:t>
      </w:r>
      <w:proofErr w:type="spellStart"/>
      <w:r>
        <w:t>Arendrup</w:t>
      </w:r>
      <w:proofErr w:type="spellEnd"/>
      <w:r>
        <w:t xml:space="preserve">,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0EB496C1" w14:textId="77777777" w:rsidR="00FA3D72" w:rsidRDefault="00FA3D72" w:rsidP="00FA3D72">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41081306" w14:textId="77777777" w:rsidR="00FA3D72" w:rsidRDefault="00FA3D72" w:rsidP="00FA3D72">
      <w:pPr>
        <w:pStyle w:val="Bibliography"/>
      </w:pPr>
      <w:r>
        <w:t>[7]</w:t>
      </w:r>
      <w:r>
        <w:tab/>
        <w:t xml:space="preserve">Pappas, P. G.; Kauffman, C. A.; Andes, D. R.; Clancy, C. J.; Marr, K. A.; </w:t>
      </w:r>
      <w:proofErr w:type="spellStart"/>
      <w:r>
        <w:t>Ostrosky-Zeichner</w:t>
      </w:r>
      <w:proofErr w:type="spellEnd"/>
      <w:r>
        <w:t xml:space="preserve">, L.; </w:t>
      </w:r>
      <w:proofErr w:type="spellStart"/>
      <w:r>
        <w:t>Reboli</w:t>
      </w:r>
      <w:proofErr w:type="spellEnd"/>
      <w:r>
        <w:t xml:space="preserve">,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6DCEADC3" w14:textId="77777777" w:rsidR="00FA3D72" w:rsidRDefault="00FA3D72" w:rsidP="00FA3D72">
      <w:pPr>
        <w:pStyle w:val="Bibliography"/>
      </w:pPr>
      <w:r>
        <w:t>[8]</w:t>
      </w:r>
      <w:r>
        <w:tab/>
        <w:t xml:space="preserve">Whaley, S. G.; </w:t>
      </w:r>
      <w:proofErr w:type="spellStart"/>
      <w:r>
        <w:t>Berkow</w:t>
      </w:r>
      <w:proofErr w:type="spellEnd"/>
      <w:r>
        <w:t xml:space="preserve">,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CECF0DA" w14:textId="77777777" w:rsidR="00FA3D72" w:rsidRDefault="00FA3D72" w:rsidP="00FA3D72">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18E09AF6" w14:textId="77777777" w:rsidR="00FA3D72" w:rsidRDefault="00FA3D72" w:rsidP="00FA3D72">
      <w:pPr>
        <w:pStyle w:val="Bibliography"/>
      </w:pPr>
      <w:r>
        <w:t>[10]</w:t>
      </w:r>
      <w:r>
        <w:tab/>
        <w:t xml:space="preserve">Perlin, D. S.; </w:t>
      </w:r>
      <w:proofErr w:type="spellStart"/>
      <w:r>
        <w:t>Rautemaa</w:t>
      </w:r>
      <w:proofErr w:type="spellEnd"/>
      <w:r>
        <w:t xml:space="preserve">-Richardson, R.; </w:t>
      </w:r>
      <w:proofErr w:type="spellStart"/>
      <w:r>
        <w:t>Alastruey-Izquierdo</w:t>
      </w:r>
      <w:proofErr w:type="spellEnd"/>
      <w:r>
        <w:t xml:space="preserve">,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7BA598F2" w14:textId="77777777" w:rsidR="00FA3D72" w:rsidRDefault="00FA3D72" w:rsidP="00FA3D72">
      <w:pPr>
        <w:pStyle w:val="Bibliography"/>
      </w:pPr>
      <w:r>
        <w:t>[11]</w:t>
      </w:r>
      <w:r>
        <w:tab/>
        <w:t xml:space="preserve">Fisher, M. C.; Hawkins, N. J.; </w:t>
      </w:r>
      <w:proofErr w:type="spellStart"/>
      <w:r>
        <w:t>Sanglard</w:t>
      </w:r>
      <w:proofErr w:type="spellEnd"/>
      <w:r>
        <w:t xml:space="preserve">, D.; </w:t>
      </w:r>
      <w:proofErr w:type="spellStart"/>
      <w:r>
        <w:t>Gurr</w:t>
      </w:r>
      <w:proofErr w:type="spellEnd"/>
      <w:r>
        <w:t xml:space="preserve">,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1AE963FE" w14:textId="77777777" w:rsidR="00FA3D72" w:rsidRDefault="00FA3D72" w:rsidP="00FA3D72">
      <w:pPr>
        <w:pStyle w:val="Bibliography"/>
      </w:pPr>
      <w:r>
        <w:t>[12]</w:t>
      </w:r>
      <w:r>
        <w:tab/>
        <w:t xml:space="preserve">Xu, R.; Rai, A.; Chen, M.; </w:t>
      </w:r>
      <w:proofErr w:type="spellStart"/>
      <w:r>
        <w:t>Suwakulsiri</w:t>
      </w:r>
      <w:proofErr w:type="spellEnd"/>
      <w:r>
        <w:t xml:space="preserve">,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06ADC64B" w14:textId="77777777" w:rsidR="00FA3D72" w:rsidRDefault="00FA3D72" w:rsidP="00FA3D72">
      <w:pPr>
        <w:pStyle w:val="Bibliography"/>
      </w:pPr>
      <w:r>
        <w:t>[13]</w:t>
      </w:r>
      <w:r>
        <w:tab/>
        <w:t xml:space="preserve">Quek, C.; Hill, A. F. The Role of Extracellular Vesicles in Neurodegenerative Diseases.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2017</w:t>
      </w:r>
      <w:r>
        <w:t xml:space="preserve">, </w:t>
      </w:r>
      <w:r>
        <w:rPr>
          <w:i/>
          <w:iCs/>
        </w:rPr>
        <w:t>483</w:t>
      </w:r>
      <w:r>
        <w:t xml:space="preserve"> (4), 1178–1186. https://doi.org/10.1016/j.bbrc.2016.09.090.</w:t>
      </w:r>
    </w:p>
    <w:p w14:paraId="539CD581" w14:textId="77777777" w:rsidR="00FA3D72" w:rsidRDefault="00FA3D72" w:rsidP="00FA3D72">
      <w:pPr>
        <w:pStyle w:val="Bibliography"/>
      </w:pPr>
      <w:r>
        <w:t>[14]</w:t>
      </w:r>
      <w:r>
        <w:tab/>
        <w:t xml:space="preserve">Pathirana, R. D.; </w:t>
      </w:r>
      <w:proofErr w:type="spellStart"/>
      <w:r>
        <w:t>Kaparakis‐Liaskos</w:t>
      </w:r>
      <w:proofErr w:type="spellEnd"/>
      <w:r>
        <w:t xml:space="preserve">,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42B7A0C9" w14:textId="77777777" w:rsidR="00FA3D72" w:rsidRDefault="00FA3D72" w:rsidP="00FA3D72">
      <w:pPr>
        <w:pStyle w:val="Bibliography"/>
      </w:pPr>
      <w:r>
        <w:t>[15]</w:t>
      </w:r>
      <w:r>
        <w:tab/>
      </w:r>
      <w:proofErr w:type="spellStart"/>
      <w:r>
        <w:t>Théry</w:t>
      </w:r>
      <w:proofErr w:type="spellEnd"/>
      <w:r>
        <w:t xml:space="preserve">, C.; Witwer, K. W.; </w:t>
      </w:r>
      <w:proofErr w:type="spellStart"/>
      <w:r>
        <w:t>Aikawa</w:t>
      </w:r>
      <w:proofErr w:type="spellEnd"/>
      <w:r>
        <w:t xml:space="preserve">, E.; Alcaraz, M. J.; Anderson, J. D.; </w:t>
      </w:r>
      <w:proofErr w:type="spellStart"/>
      <w:r>
        <w:t>Andriantsitohaina</w:t>
      </w:r>
      <w:proofErr w:type="spellEnd"/>
      <w:r>
        <w:t xml:space="preserve">, R.; Antoniou, A.; Arab, T.; Archer, F.; Atkin-Smith, G. K.; et al. Minimal Information for Studies of Extracellular Vesicles 2018 (MISEV2018): A Position Statement of the International Society for Extracellular Vesicles and Update of the MISEV2014 Guidelines. </w:t>
      </w:r>
      <w:r>
        <w:rPr>
          <w:i/>
          <w:iCs/>
        </w:rPr>
        <w:t xml:space="preserve">J. </w:t>
      </w:r>
      <w:proofErr w:type="spellStart"/>
      <w:r>
        <w:rPr>
          <w:i/>
          <w:iCs/>
        </w:rPr>
        <w:t>Extracell</w:t>
      </w:r>
      <w:proofErr w:type="spellEnd"/>
      <w:r>
        <w:rPr>
          <w:i/>
          <w:iCs/>
        </w:rPr>
        <w:t>. Vesicles</w:t>
      </w:r>
      <w:r>
        <w:t xml:space="preserve">, </w:t>
      </w:r>
      <w:r>
        <w:rPr>
          <w:b/>
          <w:bCs/>
        </w:rPr>
        <w:t>2018</w:t>
      </w:r>
      <w:r>
        <w:t xml:space="preserve">, </w:t>
      </w:r>
      <w:r>
        <w:rPr>
          <w:i/>
          <w:iCs/>
        </w:rPr>
        <w:t>7</w:t>
      </w:r>
      <w:r>
        <w:t xml:space="preserve"> (1), 1535750. https://doi.org/10.1080/20013078.2018.1535750.</w:t>
      </w:r>
    </w:p>
    <w:p w14:paraId="19A02094" w14:textId="77777777" w:rsidR="00FA3D72" w:rsidRDefault="00FA3D72" w:rsidP="00FA3D72">
      <w:pPr>
        <w:pStyle w:val="Bibliography"/>
      </w:pPr>
      <w:r>
        <w:t>[16]</w:t>
      </w:r>
      <w:r>
        <w:tab/>
        <w:t xml:space="preserve">Maas, S. L. N.; </w:t>
      </w:r>
      <w:proofErr w:type="spellStart"/>
      <w:r>
        <w:t>Breakefield</w:t>
      </w:r>
      <w:proofErr w:type="spellEnd"/>
      <w:r>
        <w:t xml:space="preserve">,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2F0E9446" w14:textId="77777777" w:rsidR="00FA3D72" w:rsidRDefault="00FA3D72" w:rsidP="00FA3D72">
      <w:pPr>
        <w:pStyle w:val="Bibliography"/>
      </w:pPr>
      <w:r>
        <w:t>[17]</w:t>
      </w:r>
      <w:r>
        <w:tab/>
      </w:r>
      <w:proofErr w:type="spellStart"/>
      <w:r>
        <w:t>Schorey</w:t>
      </w:r>
      <w:proofErr w:type="spellEnd"/>
      <w:r>
        <w:t xml:space="preserve">,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5D5B1858" w14:textId="77777777" w:rsidR="00FA3D72" w:rsidRDefault="00FA3D72" w:rsidP="00FA3D72">
      <w:pPr>
        <w:pStyle w:val="Bibliography"/>
      </w:pPr>
      <w:r>
        <w:lastRenderedPageBreak/>
        <w:t>[18]</w:t>
      </w:r>
      <w:r>
        <w:tab/>
        <w:t xml:space="preserve">Oliveira, D. L.; Freire-de-Lima, C. G.; </w:t>
      </w:r>
      <w:proofErr w:type="spellStart"/>
      <w:r>
        <w:t>Nosanchuk</w:t>
      </w:r>
      <w:proofErr w:type="spellEnd"/>
      <w:r>
        <w:t xml:space="preserve">, J. D.; </w:t>
      </w:r>
      <w:proofErr w:type="spellStart"/>
      <w:r>
        <w:t>Casadevall</w:t>
      </w:r>
      <w:proofErr w:type="spellEnd"/>
      <w:r>
        <w:t xml:space="preserve">, A.; Rodrigues, M. L.; </w:t>
      </w:r>
      <w:proofErr w:type="spellStart"/>
      <w:r>
        <w:t>Nimrichter</w:t>
      </w:r>
      <w:proofErr w:type="spellEnd"/>
      <w:r>
        <w:t xml:space="preserve">,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0AC1DCC9" w14:textId="77777777" w:rsidR="00FA3D72" w:rsidRDefault="00FA3D72" w:rsidP="00FA3D72">
      <w:pPr>
        <w:pStyle w:val="Bibliography"/>
      </w:pPr>
      <w:r>
        <w:t>[19]</w:t>
      </w:r>
      <w:r>
        <w:tab/>
        <w:t xml:space="preserve">Rodrigues, M. L.; </w:t>
      </w:r>
      <w:proofErr w:type="spellStart"/>
      <w:r>
        <w:t>Nakayasu</w:t>
      </w:r>
      <w:proofErr w:type="spellEnd"/>
      <w:r>
        <w:t xml:space="preserve">, E. S.; Oliveira, D. L.; </w:t>
      </w:r>
      <w:proofErr w:type="spellStart"/>
      <w:r>
        <w:t>Nimrichter</w:t>
      </w:r>
      <w:proofErr w:type="spellEnd"/>
      <w:r>
        <w:t xml:space="preserve">, L.; </w:t>
      </w:r>
      <w:proofErr w:type="spellStart"/>
      <w:r>
        <w:t>Nosanchuk</w:t>
      </w:r>
      <w:proofErr w:type="spellEnd"/>
      <w:r>
        <w:t xml:space="preserve">, J. D.; Almeida, I. C.; </w:t>
      </w:r>
      <w:proofErr w:type="spellStart"/>
      <w:r>
        <w:t>Casadevall</w:t>
      </w:r>
      <w:proofErr w:type="spellEnd"/>
      <w:r>
        <w:t xml:space="preserve">, A. Extracellular Vesicles Produced by Cryptococcus Neoformans Contain Protein Components Associated with Virulence. </w:t>
      </w:r>
      <w:proofErr w:type="spellStart"/>
      <w:r>
        <w:rPr>
          <w:i/>
          <w:iCs/>
        </w:rPr>
        <w:t>Eukaryot</w:t>
      </w:r>
      <w:proofErr w:type="spellEnd"/>
      <w:r>
        <w:rPr>
          <w:i/>
          <w:iCs/>
        </w:rPr>
        <w:t>. Cell</w:t>
      </w:r>
      <w:r>
        <w:t xml:space="preserve">, </w:t>
      </w:r>
      <w:r>
        <w:rPr>
          <w:b/>
          <w:bCs/>
        </w:rPr>
        <w:t>2008</w:t>
      </w:r>
      <w:r>
        <w:t xml:space="preserve">, </w:t>
      </w:r>
      <w:r>
        <w:rPr>
          <w:i/>
          <w:iCs/>
        </w:rPr>
        <w:t>7</w:t>
      </w:r>
      <w:r>
        <w:t xml:space="preserve"> (1), 58–67. https://doi.org/10.1128/EC.00370-07.</w:t>
      </w:r>
    </w:p>
    <w:p w14:paraId="4A3FC550" w14:textId="77777777" w:rsidR="00FA3D72" w:rsidRDefault="00FA3D72" w:rsidP="00FA3D72">
      <w:pPr>
        <w:pStyle w:val="Bibliography"/>
      </w:pPr>
      <w:r>
        <w:t>[20]</w:t>
      </w:r>
      <w:r>
        <w:tab/>
      </w:r>
      <w:proofErr w:type="spellStart"/>
      <w:r>
        <w:t>Bielska</w:t>
      </w:r>
      <w:proofErr w:type="spellEnd"/>
      <w:r>
        <w:t xml:space="preserve">, E.; </w:t>
      </w:r>
      <w:proofErr w:type="spellStart"/>
      <w:r>
        <w:t>Sisquella</w:t>
      </w:r>
      <w:proofErr w:type="spellEnd"/>
      <w:r>
        <w:t xml:space="preserve">, M. A.; </w:t>
      </w:r>
      <w:proofErr w:type="spellStart"/>
      <w:r>
        <w:t>Aldeieg</w:t>
      </w:r>
      <w:proofErr w:type="spellEnd"/>
      <w:r>
        <w:t xml:space="preserve">, M.; Birch, C.; </w:t>
      </w:r>
      <w:proofErr w:type="spellStart"/>
      <w:r>
        <w:t>O’Donoghue</w:t>
      </w:r>
      <w:proofErr w:type="spellEnd"/>
      <w:r>
        <w:t xml:space="preserve">, E. J.; May, R. C. Pathogen-Derived Extracellular Vesicles Mediate Virulence in the Fatal Human Pathogen Cryptococcus </w:t>
      </w:r>
      <w:proofErr w:type="spellStart"/>
      <w:r>
        <w:t>Gattii</w:t>
      </w:r>
      <w:proofErr w:type="spellEnd"/>
      <w:r>
        <w:t xml:space="preserve">. </w:t>
      </w:r>
      <w:r>
        <w:rPr>
          <w:i/>
          <w:iCs/>
        </w:rPr>
        <w:t xml:space="preserve">Nat. </w:t>
      </w:r>
      <w:proofErr w:type="spellStart"/>
      <w:r>
        <w:rPr>
          <w:i/>
          <w:iCs/>
        </w:rPr>
        <w:t>Commun</w:t>
      </w:r>
      <w:proofErr w:type="spellEnd"/>
      <w:r>
        <w:rPr>
          <w:i/>
          <w:iCs/>
        </w:rPr>
        <w:t>.</w:t>
      </w:r>
      <w:r>
        <w:t xml:space="preserve">, </w:t>
      </w:r>
      <w:r>
        <w:rPr>
          <w:b/>
          <w:bCs/>
        </w:rPr>
        <w:t>2018</w:t>
      </w:r>
      <w:r>
        <w:t xml:space="preserve">, </w:t>
      </w:r>
      <w:r>
        <w:rPr>
          <w:i/>
          <w:iCs/>
        </w:rPr>
        <w:t>9</w:t>
      </w:r>
      <w:r>
        <w:t xml:space="preserve"> (1), 1556. https://doi.org/10.1038/s41467-018-03991-6.</w:t>
      </w:r>
    </w:p>
    <w:p w14:paraId="0B81740B" w14:textId="77777777" w:rsidR="00FA3D72" w:rsidRDefault="00FA3D72" w:rsidP="00FA3D72">
      <w:pPr>
        <w:pStyle w:val="Bibliography"/>
      </w:pPr>
      <w:r>
        <w:t>[21]</w:t>
      </w:r>
      <w:r>
        <w:tab/>
        <w:t xml:space="preserve">Vallejo, M. C.; Matsuo, A. L.; </w:t>
      </w:r>
      <w:proofErr w:type="spellStart"/>
      <w:r>
        <w:t>Ganiko</w:t>
      </w:r>
      <w:proofErr w:type="spellEnd"/>
      <w:r>
        <w:t xml:space="preserve">, L.; Medeiros, L. C. S.; Miranda, K.; Silva, L. S.; </w:t>
      </w:r>
      <w:proofErr w:type="spellStart"/>
      <w:r>
        <w:t>Freymüller-Haapalainen</w:t>
      </w:r>
      <w:proofErr w:type="spellEnd"/>
      <w:r>
        <w:t xml:space="preserve">, E.; </w:t>
      </w:r>
      <w:proofErr w:type="spellStart"/>
      <w:r>
        <w:t>Sinigaglia</w:t>
      </w:r>
      <w:proofErr w:type="spellEnd"/>
      <w:r>
        <w:t xml:space="preserve">-Coimbra, R.; Almeida, I. C.; </w:t>
      </w:r>
      <w:proofErr w:type="spellStart"/>
      <w:r>
        <w:t>Puccia</w:t>
      </w:r>
      <w:proofErr w:type="spellEnd"/>
      <w:r>
        <w:t xml:space="preserve">, R. The Pathogenic Fungus Paracoccidioides Brasiliensis Exports Extracellular Vesicles Containing Highly Immunogenic α-Galactosyl Epitopes. </w:t>
      </w:r>
      <w:proofErr w:type="spellStart"/>
      <w:r>
        <w:rPr>
          <w:i/>
          <w:iCs/>
        </w:rPr>
        <w:t>Eukaryot</w:t>
      </w:r>
      <w:proofErr w:type="spellEnd"/>
      <w:r>
        <w:rPr>
          <w:i/>
          <w:iCs/>
        </w:rPr>
        <w:t>. Cell</w:t>
      </w:r>
      <w:r>
        <w:t xml:space="preserve">, </w:t>
      </w:r>
      <w:r>
        <w:rPr>
          <w:b/>
          <w:bCs/>
        </w:rPr>
        <w:t>2011</w:t>
      </w:r>
      <w:r>
        <w:t xml:space="preserve">, </w:t>
      </w:r>
      <w:r>
        <w:rPr>
          <w:i/>
          <w:iCs/>
        </w:rPr>
        <w:t>10</w:t>
      </w:r>
      <w:r>
        <w:t xml:space="preserve"> (3), 343–351. https://doi.org/10.1128/EC.00227-10.</w:t>
      </w:r>
    </w:p>
    <w:p w14:paraId="004D85A5" w14:textId="77777777" w:rsidR="00FA3D72" w:rsidRDefault="00FA3D72" w:rsidP="00FA3D72">
      <w:pPr>
        <w:pStyle w:val="Bibliography"/>
      </w:pPr>
      <w:r>
        <w:t>[22]</w:t>
      </w:r>
      <w:r>
        <w:tab/>
        <w:t xml:space="preserve">da Silva, R. P.; </w:t>
      </w:r>
      <w:proofErr w:type="spellStart"/>
      <w:r>
        <w:t>Heiss</w:t>
      </w:r>
      <w:proofErr w:type="spellEnd"/>
      <w:r>
        <w:t xml:space="preserve">, C.; Black, I.; Azadi, P.; Gerlach, J. Q.; </w:t>
      </w:r>
      <w:proofErr w:type="spellStart"/>
      <w:r>
        <w:t>Travassos</w:t>
      </w:r>
      <w:proofErr w:type="spellEnd"/>
      <w:r>
        <w:t xml:space="preserve">, L. R.; Joshi, L.; Kilcoyne, M.; </w:t>
      </w:r>
      <w:proofErr w:type="spellStart"/>
      <w:r>
        <w:t>Puccia</w:t>
      </w:r>
      <w:proofErr w:type="spellEnd"/>
      <w:r>
        <w:t xml:space="preserve">,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390CAE88" w14:textId="77777777" w:rsidR="00FA3D72" w:rsidRDefault="00FA3D72" w:rsidP="00FA3D72">
      <w:pPr>
        <w:pStyle w:val="Bibliography"/>
      </w:pPr>
      <w:r>
        <w:t>[23]</w:t>
      </w:r>
      <w:r>
        <w:tab/>
        <w:t xml:space="preserve">Wolf, J. M.; Espadas, J.; </w:t>
      </w:r>
      <w:proofErr w:type="spellStart"/>
      <w:r>
        <w:t>Luque</w:t>
      </w:r>
      <w:proofErr w:type="spellEnd"/>
      <w:r>
        <w:t xml:space="preserve">-Garcia, J.; Reynolds, T.; </w:t>
      </w:r>
      <w:proofErr w:type="spellStart"/>
      <w:r>
        <w:t>Casadevall</w:t>
      </w:r>
      <w:proofErr w:type="spellEnd"/>
      <w:r>
        <w:t xml:space="preserve">, A. Lipid Biosynthetic Genes Affect Candida Albicans Extracellular Vesicle Morphology, Cargo, and Immunostimulatory Properties. </w:t>
      </w:r>
      <w:proofErr w:type="spellStart"/>
      <w:r>
        <w:rPr>
          <w:i/>
          <w:iCs/>
        </w:rPr>
        <w:t>Eukaryot</w:t>
      </w:r>
      <w:proofErr w:type="spellEnd"/>
      <w:r>
        <w:rPr>
          <w:i/>
          <w:iCs/>
        </w:rPr>
        <w:t>. Cell</w:t>
      </w:r>
      <w:r>
        <w:t xml:space="preserve">, </w:t>
      </w:r>
      <w:r>
        <w:rPr>
          <w:b/>
          <w:bCs/>
        </w:rPr>
        <w:t>2015</w:t>
      </w:r>
      <w:r>
        <w:t xml:space="preserve">, </w:t>
      </w:r>
      <w:r>
        <w:rPr>
          <w:i/>
          <w:iCs/>
        </w:rPr>
        <w:t>14</w:t>
      </w:r>
      <w:r>
        <w:t xml:space="preserve"> (8), 745–754. https://doi.org/10.1128/EC.00054-15.</w:t>
      </w:r>
    </w:p>
    <w:p w14:paraId="36907BF6" w14:textId="77777777" w:rsidR="00FA3D72" w:rsidRDefault="00FA3D72" w:rsidP="00FA3D72">
      <w:pPr>
        <w:pStyle w:val="Bibliography"/>
      </w:pPr>
      <w:r>
        <w:t>[24]</w:t>
      </w:r>
      <w:r>
        <w:tab/>
        <w:t xml:space="preserve">Vargas, G.; Rocha, J. D. B.; Oliveira, D. L.; Albuquerque, P. C.; </w:t>
      </w:r>
      <w:proofErr w:type="spellStart"/>
      <w:r>
        <w:t>Frases</w:t>
      </w:r>
      <w:proofErr w:type="spellEnd"/>
      <w:r>
        <w:t xml:space="preserve">, S.; Santos, S. S.; </w:t>
      </w:r>
      <w:proofErr w:type="spellStart"/>
      <w:r>
        <w:t>Nosanchuk</w:t>
      </w:r>
      <w:proofErr w:type="spellEnd"/>
      <w:r>
        <w:t xml:space="preserve">,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5FF06B73" w14:textId="77777777" w:rsidR="00FA3D72" w:rsidRDefault="00FA3D72" w:rsidP="00FA3D72">
      <w:pPr>
        <w:pStyle w:val="Bibliography"/>
      </w:pPr>
      <w:r>
        <w:t>[25]</w:t>
      </w:r>
      <w:r>
        <w:tab/>
        <w:t xml:space="preserve">Joffe, L. S.; </w:t>
      </w:r>
      <w:proofErr w:type="spellStart"/>
      <w:r>
        <w:t>Nimrichter</w:t>
      </w:r>
      <w:proofErr w:type="spellEnd"/>
      <w:r>
        <w:t xml:space="preserve">, L.; Rodrigues, M. L.; </w:t>
      </w:r>
      <w:proofErr w:type="spellStart"/>
      <w:r>
        <w:t>Poeta</w:t>
      </w:r>
      <w:proofErr w:type="spellEnd"/>
      <w:r>
        <w:t xml:space="preserve">, M. D. Potential Roles of Fungal Extracellular Vesicles during Infection. </w:t>
      </w:r>
      <w:proofErr w:type="spellStart"/>
      <w:r>
        <w:rPr>
          <w:i/>
          <w:iCs/>
        </w:rPr>
        <w:t>mSphere</w:t>
      </w:r>
      <w:proofErr w:type="spellEnd"/>
      <w:r>
        <w:t xml:space="preserve">, </w:t>
      </w:r>
      <w:r>
        <w:rPr>
          <w:b/>
          <w:bCs/>
        </w:rPr>
        <w:t>2016</w:t>
      </w:r>
      <w:r>
        <w:t xml:space="preserve">, </w:t>
      </w:r>
      <w:r>
        <w:rPr>
          <w:i/>
          <w:iCs/>
        </w:rPr>
        <w:t>1</w:t>
      </w:r>
      <w:r>
        <w:t xml:space="preserve"> (4), e00099-16. https://doi.org/10.1128/mSphere.00099-16.</w:t>
      </w:r>
    </w:p>
    <w:p w14:paraId="255707E0" w14:textId="77777777" w:rsidR="00FA3D72" w:rsidRDefault="00FA3D72" w:rsidP="00FA3D72">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16D5E1D6" w14:textId="77777777" w:rsidR="00FA3D72" w:rsidRDefault="00FA3D72" w:rsidP="00FA3D72">
      <w:pPr>
        <w:pStyle w:val="Bibliography"/>
      </w:pPr>
      <w:r>
        <w:t>[27]</w:t>
      </w:r>
      <w:r>
        <w:tab/>
        <w:t xml:space="preserve">da Silva, R. P.; </w:t>
      </w:r>
      <w:proofErr w:type="spellStart"/>
      <w:r>
        <w:t>Puccia</w:t>
      </w:r>
      <w:proofErr w:type="spellEnd"/>
      <w:r>
        <w:t xml:space="preserve">, R.; Rodrigues, M. L.; Oliveira, D. L.; Joffe, L. S.; César, G. V.; </w:t>
      </w:r>
      <w:proofErr w:type="spellStart"/>
      <w:r>
        <w:t>Nimrichter</w:t>
      </w:r>
      <w:proofErr w:type="spellEnd"/>
      <w:r>
        <w:t xml:space="preserve">,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264590D5" w14:textId="77777777" w:rsidR="00FA3D72" w:rsidRDefault="00FA3D72" w:rsidP="00FA3D72">
      <w:pPr>
        <w:pStyle w:val="Bibliography"/>
      </w:pPr>
      <w:r>
        <w:t>[28]</w:t>
      </w:r>
      <w:r>
        <w:tab/>
        <w:t xml:space="preserve">Rodrigues, M. L.; </w:t>
      </w:r>
      <w:proofErr w:type="spellStart"/>
      <w:r>
        <w:t>Nimrichter</w:t>
      </w:r>
      <w:proofErr w:type="spellEnd"/>
      <w:r>
        <w:t xml:space="preserve">, L.; Oliveira, D. L.; </w:t>
      </w:r>
      <w:proofErr w:type="spellStart"/>
      <w:r>
        <w:t>Frases</w:t>
      </w:r>
      <w:proofErr w:type="spellEnd"/>
      <w:r>
        <w:t xml:space="preserve">, S.; Miranda, K.; Zaragoza, O.; Alvarez, M.; </w:t>
      </w:r>
      <w:proofErr w:type="spellStart"/>
      <w:r>
        <w:t>Nakouzi</w:t>
      </w:r>
      <w:proofErr w:type="spellEnd"/>
      <w:r>
        <w:t xml:space="preserve">, A.; </w:t>
      </w:r>
      <w:proofErr w:type="spellStart"/>
      <w:r>
        <w:t>Feldmesser</w:t>
      </w:r>
      <w:proofErr w:type="spellEnd"/>
      <w:r>
        <w:t xml:space="preserve">, M.; </w:t>
      </w:r>
      <w:proofErr w:type="spellStart"/>
      <w:r>
        <w:t>Casadevall</w:t>
      </w:r>
      <w:proofErr w:type="spellEnd"/>
      <w:r>
        <w:t xml:space="preserve">, A. Vesicular Polysaccharide Export in Cryptococcus Neoformans Is a Eukaryotic Solution to the Problem of Fungal Trans-Cell Wall Transport. </w:t>
      </w:r>
      <w:proofErr w:type="spellStart"/>
      <w:r>
        <w:rPr>
          <w:i/>
          <w:iCs/>
        </w:rPr>
        <w:t>Eukaryot</w:t>
      </w:r>
      <w:proofErr w:type="spellEnd"/>
      <w:r>
        <w:rPr>
          <w:i/>
          <w:iCs/>
        </w:rPr>
        <w:t>. Cell</w:t>
      </w:r>
      <w:r>
        <w:t xml:space="preserve">, </w:t>
      </w:r>
      <w:r>
        <w:rPr>
          <w:b/>
          <w:bCs/>
        </w:rPr>
        <w:t>2007</w:t>
      </w:r>
      <w:r>
        <w:t xml:space="preserve">, </w:t>
      </w:r>
      <w:r>
        <w:rPr>
          <w:i/>
          <w:iCs/>
        </w:rPr>
        <w:t>6</w:t>
      </w:r>
      <w:r>
        <w:t xml:space="preserve"> (1), 48–59. https://doi.org/10.1128/EC.00318-06.</w:t>
      </w:r>
    </w:p>
    <w:p w14:paraId="55D1F6CC" w14:textId="77777777" w:rsidR="00FA3D72" w:rsidRDefault="00FA3D72" w:rsidP="00FA3D72">
      <w:pPr>
        <w:pStyle w:val="Bibliography"/>
      </w:pPr>
      <w:r>
        <w:t>[29]</w:t>
      </w:r>
      <w:r>
        <w:tab/>
        <w:t xml:space="preserve">Oliveira, D. L.; </w:t>
      </w:r>
      <w:proofErr w:type="spellStart"/>
      <w:r>
        <w:t>Nimrichter</w:t>
      </w:r>
      <w:proofErr w:type="spellEnd"/>
      <w:r>
        <w:t xml:space="preserve">, L.; Miranda, K.; </w:t>
      </w:r>
      <w:proofErr w:type="spellStart"/>
      <w:r>
        <w:t>Frases</w:t>
      </w:r>
      <w:proofErr w:type="spellEnd"/>
      <w:r>
        <w:t xml:space="preserve">, S.; Faull, K. F.; </w:t>
      </w:r>
      <w:proofErr w:type="spellStart"/>
      <w:r>
        <w:t>Casadevall</w:t>
      </w:r>
      <w:proofErr w:type="spellEnd"/>
      <w:r>
        <w:t xml:space="preserve">, A.; Rodrigues, M. L. Cryptococcus Neoformans </w:t>
      </w:r>
      <w:proofErr w:type="spellStart"/>
      <w:r>
        <w:t>Cryoultramicrotomy</w:t>
      </w:r>
      <w:proofErr w:type="spellEnd"/>
      <w:r>
        <w:t xml:space="preserve">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72F5CB85" w14:textId="77777777" w:rsidR="00FA3D72" w:rsidRDefault="00FA3D72" w:rsidP="00FA3D72">
      <w:pPr>
        <w:pStyle w:val="Bibliography"/>
      </w:pPr>
      <w:r>
        <w:t>[30]</w:t>
      </w:r>
      <w:r>
        <w:tab/>
        <w:t>da Silva, T. A.; Roque-</w:t>
      </w:r>
      <w:proofErr w:type="spellStart"/>
      <w:r>
        <w:t>Barreira</w:t>
      </w:r>
      <w:proofErr w:type="spellEnd"/>
      <w:r>
        <w:t xml:space="preserve">, M. C.; </w:t>
      </w:r>
      <w:proofErr w:type="spellStart"/>
      <w:r>
        <w:t>Casadevall</w:t>
      </w:r>
      <w:proofErr w:type="spellEnd"/>
      <w:r>
        <w:t xml:space="preserve">,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5A8D9E3B" w14:textId="77777777" w:rsidR="00FA3D72" w:rsidRDefault="00FA3D72" w:rsidP="00FA3D72">
      <w:pPr>
        <w:pStyle w:val="Bibliography"/>
      </w:pPr>
      <w:r>
        <w:t>[31]</w:t>
      </w:r>
      <w:r>
        <w:tab/>
        <w:t xml:space="preserve">Gil-Bona, A.; Llama-Palacios, A.; Parra, C. M.; </w:t>
      </w:r>
      <w:proofErr w:type="spellStart"/>
      <w:r>
        <w:t>Vivanco</w:t>
      </w:r>
      <w:proofErr w:type="spellEnd"/>
      <w:r>
        <w:t xml:space="preserve">, F.; </w:t>
      </w:r>
      <w:proofErr w:type="spellStart"/>
      <w:r>
        <w:t>Nombela</w:t>
      </w:r>
      <w:proofErr w:type="spellEnd"/>
      <w:r>
        <w:t xml:space="preserve">, C.; </w:t>
      </w:r>
      <w:proofErr w:type="spellStart"/>
      <w:r>
        <w:t>Monteoliva</w:t>
      </w:r>
      <w:proofErr w:type="spellEnd"/>
      <w:r>
        <w:t xml:space="preserve">,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05FC3373" w14:textId="77777777" w:rsidR="00FA3D72" w:rsidRDefault="00FA3D72" w:rsidP="00FA3D72">
      <w:pPr>
        <w:pStyle w:val="Bibliography"/>
      </w:pPr>
      <w:r>
        <w:lastRenderedPageBreak/>
        <w:t>[32]</w:t>
      </w:r>
      <w:r>
        <w:tab/>
      </w:r>
      <w:proofErr w:type="spellStart"/>
      <w:r>
        <w:t>Zarnowski</w:t>
      </w:r>
      <w:proofErr w:type="spellEnd"/>
      <w:r>
        <w:t xml:space="preserve">, R.; Sanchez, H.; </w:t>
      </w:r>
      <w:proofErr w:type="spellStart"/>
      <w:r>
        <w:t>Covelli</w:t>
      </w:r>
      <w:proofErr w:type="spellEnd"/>
      <w:r>
        <w:t xml:space="preserve">, A. S.; Dominguez, E.; </w:t>
      </w:r>
      <w:proofErr w:type="spellStart"/>
      <w:r>
        <w:t>Jaromin</w:t>
      </w:r>
      <w:proofErr w:type="spellEnd"/>
      <w:r>
        <w:t xml:space="preserve">, A.; Bernhardt, J.; Mitchell, K. F.; </w:t>
      </w:r>
      <w:proofErr w:type="spellStart"/>
      <w:r>
        <w:t>Heiss</w:t>
      </w:r>
      <w:proofErr w:type="spellEnd"/>
      <w:r>
        <w:t xml:space="preserve">,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374E797A" w14:textId="77777777" w:rsidR="00FA3D72" w:rsidRDefault="00FA3D72" w:rsidP="00FA3D72">
      <w:pPr>
        <w:pStyle w:val="Bibliography"/>
      </w:pPr>
      <w:r>
        <w:t>[33]</w:t>
      </w:r>
      <w:r>
        <w:tab/>
        <w:t xml:space="preserve">Nobile, C. J.; Johnson, A. D. Candida Albicans Biofilms and Human Disease. </w:t>
      </w:r>
      <w:proofErr w:type="spellStart"/>
      <w:r>
        <w:rPr>
          <w:i/>
          <w:iCs/>
        </w:rPr>
        <w:t>Annu</w:t>
      </w:r>
      <w:proofErr w:type="spellEnd"/>
      <w:r>
        <w:rPr>
          <w:i/>
          <w:iCs/>
        </w:rPr>
        <w:t>. Rev. Microbiol.</w:t>
      </w:r>
      <w:r>
        <w:t xml:space="preserve">, </w:t>
      </w:r>
      <w:r>
        <w:rPr>
          <w:b/>
          <w:bCs/>
        </w:rPr>
        <w:t>2015</w:t>
      </w:r>
      <w:r>
        <w:t xml:space="preserve">, </w:t>
      </w:r>
      <w:r>
        <w:rPr>
          <w:i/>
          <w:iCs/>
        </w:rPr>
        <w:t>69</w:t>
      </w:r>
      <w:r>
        <w:t xml:space="preserve"> (1), 71–92. https://doi.org/10.1146/annurev-micro-091014-104330.</w:t>
      </w:r>
    </w:p>
    <w:p w14:paraId="589707B9" w14:textId="77777777" w:rsidR="00FA3D72" w:rsidRDefault="00FA3D72" w:rsidP="00FA3D72">
      <w:pPr>
        <w:pStyle w:val="Bibliography"/>
      </w:pPr>
      <w:r>
        <w:t>[34]</w:t>
      </w:r>
      <w:r>
        <w:tab/>
        <w:t xml:space="preserve">Taff, H. T.; Nett, J. E.; </w:t>
      </w:r>
      <w:proofErr w:type="spellStart"/>
      <w:r>
        <w:t>Zarnowski</w:t>
      </w:r>
      <w:proofErr w:type="spellEnd"/>
      <w:r>
        <w:t xml:space="preserve">, R.; Ross, K. M.; Sanchez, H.; Cain, M. T.; </w:t>
      </w:r>
      <w:proofErr w:type="spellStart"/>
      <w:r>
        <w:t>Hamaker</w:t>
      </w:r>
      <w:proofErr w:type="spellEnd"/>
      <w:r>
        <w:t xml:space="preserve">, J.; Mitchell, A. P.; Andes, D. R. A Candida Biofilm-Induced Pathway for Matrix Glucan Delivery: Implications for Drug Resistance. </w:t>
      </w:r>
      <w:r>
        <w:rPr>
          <w:i/>
          <w:iCs/>
        </w:rPr>
        <w:t xml:space="preserve">PLOS </w:t>
      </w:r>
      <w:proofErr w:type="spellStart"/>
      <w:r>
        <w:rPr>
          <w:i/>
          <w:iCs/>
        </w:rPr>
        <w:t>Pathog</w:t>
      </w:r>
      <w:proofErr w:type="spellEnd"/>
      <w:r>
        <w:rPr>
          <w:i/>
          <w:iCs/>
        </w:rPr>
        <w:t>.</w:t>
      </w:r>
      <w:r>
        <w:t xml:space="preserve">, </w:t>
      </w:r>
      <w:r>
        <w:rPr>
          <w:b/>
          <w:bCs/>
        </w:rPr>
        <w:t>2012</w:t>
      </w:r>
      <w:r>
        <w:t xml:space="preserve">, </w:t>
      </w:r>
      <w:r>
        <w:rPr>
          <w:i/>
          <w:iCs/>
        </w:rPr>
        <w:t>8</w:t>
      </w:r>
      <w:r>
        <w:t xml:space="preserve"> (8), e1002848. https://doi.org/10.1371/journal.ppat.1002848.</w:t>
      </w:r>
    </w:p>
    <w:p w14:paraId="35102C35" w14:textId="77777777" w:rsidR="00FA3D72" w:rsidRDefault="00FA3D72" w:rsidP="00FA3D72">
      <w:pPr>
        <w:pStyle w:val="Bibliography"/>
      </w:pPr>
      <w:r>
        <w:t>[35]</w:t>
      </w:r>
      <w:r>
        <w:tab/>
      </w:r>
      <w:proofErr w:type="spellStart"/>
      <w:r>
        <w:t>Lötvall</w:t>
      </w:r>
      <w:proofErr w:type="spellEnd"/>
      <w:r>
        <w:t xml:space="preserve">, J.; Hill, A. F.; Hochberg, F.; </w:t>
      </w:r>
      <w:proofErr w:type="spellStart"/>
      <w:r>
        <w:t>Buzás</w:t>
      </w:r>
      <w:proofErr w:type="spellEnd"/>
      <w:r>
        <w:t xml:space="preserve">, E. I.; </w:t>
      </w:r>
      <w:proofErr w:type="spellStart"/>
      <w:r>
        <w:t>Vizio</w:t>
      </w:r>
      <w:proofErr w:type="spellEnd"/>
      <w:r>
        <w:t xml:space="preserve">, D. D.; Gardiner, C.; </w:t>
      </w:r>
      <w:proofErr w:type="spellStart"/>
      <w:r>
        <w:t>Gho</w:t>
      </w:r>
      <w:proofErr w:type="spellEnd"/>
      <w:r>
        <w:t xml:space="preserve">, Y. S.; </w:t>
      </w:r>
      <w:proofErr w:type="spellStart"/>
      <w:r>
        <w:t>Kurochkin</w:t>
      </w:r>
      <w:proofErr w:type="spellEnd"/>
      <w:r>
        <w:t xml:space="preserve">, I. V.; </w:t>
      </w:r>
      <w:proofErr w:type="spellStart"/>
      <w:r>
        <w:t>Mathivanan</w:t>
      </w:r>
      <w:proofErr w:type="spellEnd"/>
      <w:r>
        <w:t xml:space="preserve">, S.; </w:t>
      </w:r>
      <w:proofErr w:type="spellStart"/>
      <w:r>
        <w:t>Quesenberry</w:t>
      </w:r>
      <w:proofErr w:type="spellEnd"/>
      <w:r>
        <w:t xml:space="preserve">, P.; et al. Minimal Experimental Requirements for Definition of Extracellular Vesicles and Their Functions: A Position Statement from the International Society for Extracellular Vesicles. </w:t>
      </w:r>
      <w:r>
        <w:rPr>
          <w:i/>
          <w:iCs/>
        </w:rPr>
        <w:t xml:space="preserve">J. </w:t>
      </w:r>
      <w:proofErr w:type="spellStart"/>
      <w:r>
        <w:rPr>
          <w:i/>
          <w:iCs/>
        </w:rPr>
        <w:t>Extracell</w:t>
      </w:r>
      <w:proofErr w:type="spellEnd"/>
      <w:r>
        <w:rPr>
          <w:i/>
          <w:iCs/>
        </w:rPr>
        <w:t>. Vesicles</w:t>
      </w:r>
      <w:r>
        <w:t xml:space="preserve">, </w:t>
      </w:r>
      <w:r>
        <w:rPr>
          <w:b/>
          <w:bCs/>
        </w:rPr>
        <w:t>2014</w:t>
      </w:r>
      <w:r>
        <w:t xml:space="preserve">, </w:t>
      </w:r>
      <w:r>
        <w:rPr>
          <w:i/>
          <w:iCs/>
        </w:rPr>
        <w:t>3</w:t>
      </w:r>
      <w:r>
        <w:t xml:space="preserve"> (1), 26913. https://doi.org/10.3402/jev.v3.26913.</w:t>
      </w:r>
    </w:p>
    <w:p w14:paraId="487CCB97" w14:textId="77777777" w:rsidR="00FA3D72" w:rsidRDefault="00FA3D72" w:rsidP="00FA3D72">
      <w:pPr>
        <w:pStyle w:val="Bibliography"/>
      </w:pPr>
      <w:r>
        <w:t>[36]</w:t>
      </w:r>
      <w:r>
        <w:tab/>
        <w:t xml:space="preserve">Greening, D. W.; Xu, R.; Ji, H.; </w:t>
      </w:r>
      <w:proofErr w:type="spellStart"/>
      <w:r>
        <w:t>Tauro</w:t>
      </w:r>
      <w:proofErr w:type="spellEnd"/>
      <w:r>
        <w:t xml:space="preserve">, B. J.; Simpson, R. J. A Protocol for Exosome Isolation and Characterization: Evaluation of Ultracentrifugation, Density-Gradient Separation, and Immunoaffinity Capture Methods. In </w:t>
      </w:r>
      <w:r>
        <w:rPr>
          <w:i/>
          <w:iCs/>
        </w:rPr>
        <w:t>Proteomic Profiling: Methods and Protocols</w:t>
      </w:r>
      <w:r>
        <w:t xml:space="preserve">; </w:t>
      </w:r>
      <w:proofErr w:type="spellStart"/>
      <w:r>
        <w:t>Posch</w:t>
      </w:r>
      <w:proofErr w:type="spellEnd"/>
      <w:r>
        <w:t>, A., Ed.; Methods in Molecular Biology; Springer New York: New York, NY, 2015; pp 179–209. https://doi.org/10.1007/978-1-4939-2550-6_15.</w:t>
      </w:r>
    </w:p>
    <w:p w14:paraId="769B2DA1" w14:textId="77777777" w:rsidR="00FA3D72" w:rsidRDefault="00FA3D72" w:rsidP="00FA3D72">
      <w:pPr>
        <w:pStyle w:val="Bibliography"/>
      </w:pPr>
      <w:r>
        <w:t>[37]</w:t>
      </w:r>
      <w:r>
        <w:tab/>
      </w:r>
      <w:proofErr w:type="spellStart"/>
      <w:r>
        <w:t>Gámez</w:t>
      </w:r>
      <w:proofErr w:type="spellEnd"/>
      <w:r>
        <w:t xml:space="preserve">-Valero, A.; </w:t>
      </w:r>
      <w:proofErr w:type="spellStart"/>
      <w:r>
        <w:t>Monguió-Tortajada</w:t>
      </w:r>
      <w:proofErr w:type="spellEnd"/>
      <w:r>
        <w:t>, M.; Carreras-</w:t>
      </w:r>
      <w:proofErr w:type="spellStart"/>
      <w:r>
        <w:t>Planella</w:t>
      </w:r>
      <w:proofErr w:type="spellEnd"/>
      <w:r>
        <w:t xml:space="preserve">, L.; </w:t>
      </w:r>
      <w:proofErr w:type="spellStart"/>
      <w:r>
        <w:t>Franquesa</w:t>
      </w:r>
      <w:proofErr w:type="spellEnd"/>
      <w:r>
        <w:t xml:space="preserve">, M.; Beyer, K.; </w:t>
      </w:r>
      <w:proofErr w:type="spellStart"/>
      <w:r>
        <w:t>Borràs</w:t>
      </w:r>
      <w:proofErr w:type="spellEnd"/>
      <w:r>
        <w:t xml:space="preserve">,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3A326828" w14:textId="77777777" w:rsidR="00FA3D72" w:rsidRDefault="00FA3D72" w:rsidP="00FA3D72">
      <w:pPr>
        <w:pStyle w:val="Bibliography"/>
      </w:pPr>
      <w:r>
        <w:t>[38]</w:t>
      </w:r>
      <w:r>
        <w:tab/>
      </w:r>
      <w:proofErr w:type="spellStart"/>
      <w:r>
        <w:t>Oksvold</w:t>
      </w:r>
      <w:proofErr w:type="spellEnd"/>
      <w:r>
        <w:t xml:space="preserve">, M. P.; </w:t>
      </w:r>
      <w:proofErr w:type="spellStart"/>
      <w:r>
        <w:t>Neurauter</w:t>
      </w:r>
      <w:proofErr w:type="spellEnd"/>
      <w:r>
        <w:t xml:space="preserve">, A.; Pedersen, K. W. Magnetic Bead-Based Isolation of Exosomes. In </w:t>
      </w:r>
      <w:r>
        <w:rPr>
          <w:i/>
          <w:iCs/>
        </w:rPr>
        <w:t>RNA Interference: Challenges and Therapeutic Opportunities</w:t>
      </w:r>
      <w:r>
        <w:t xml:space="preserve">; </w:t>
      </w:r>
      <w:proofErr w:type="spellStart"/>
      <w:r>
        <w:t>Sioud</w:t>
      </w:r>
      <w:proofErr w:type="spellEnd"/>
      <w:r>
        <w:t>, M., Ed.; Methods in Molecular Biology; Springer New York: New York, NY, 2015; pp 465–481. https://doi.org/10.1007/978-1-4939-1538-5_27.</w:t>
      </w:r>
    </w:p>
    <w:p w14:paraId="3AD2AB4F" w14:textId="77777777" w:rsidR="00FA3D72" w:rsidRDefault="00FA3D72" w:rsidP="00FA3D72">
      <w:pPr>
        <w:pStyle w:val="Bibliography"/>
      </w:pPr>
      <w:r>
        <w:t>[39]</w:t>
      </w:r>
      <w:r>
        <w:tab/>
      </w:r>
      <w:proofErr w:type="spellStart"/>
      <w:r>
        <w:t>Suetsugu</w:t>
      </w:r>
      <w:proofErr w:type="spellEnd"/>
      <w:r>
        <w:t xml:space="preserve">, A.; </w:t>
      </w:r>
      <w:proofErr w:type="spellStart"/>
      <w:r>
        <w:t>Honma</w:t>
      </w:r>
      <w:proofErr w:type="spellEnd"/>
      <w:r>
        <w:t xml:space="preserve">, K.; </w:t>
      </w:r>
      <w:proofErr w:type="spellStart"/>
      <w:r>
        <w:t>Saji</w:t>
      </w:r>
      <w:proofErr w:type="spellEnd"/>
      <w:r>
        <w:t xml:space="preserve">, S.; </w:t>
      </w:r>
      <w:proofErr w:type="spellStart"/>
      <w:r>
        <w:t>Moriwaki</w:t>
      </w:r>
      <w:proofErr w:type="spellEnd"/>
      <w:r>
        <w:t xml:space="preserve">, H.; </w:t>
      </w:r>
      <w:proofErr w:type="spellStart"/>
      <w:r>
        <w:t>Ochiya</w:t>
      </w:r>
      <w:proofErr w:type="spellEnd"/>
      <w:r>
        <w:t xml:space="preserve">, T.; Hoffman, R. M. Imaging Exosome Transfer from Breast Cancer Cells to Stroma at Metastatic Sites in Orthotopic Nude-Mouse Models. </w:t>
      </w:r>
      <w:r>
        <w:rPr>
          <w:i/>
          <w:iCs/>
        </w:rPr>
        <w:t xml:space="preserve">Adv. Drug </w:t>
      </w:r>
      <w:proofErr w:type="spellStart"/>
      <w:r>
        <w:rPr>
          <w:i/>
          <w:iCs/>
        </w:rPr>
        <w:t>Deliv</w:t>
      </w:r>
      <w:proofErr w:type="spellEnd"/>
      <w:r>
        <w:rPr>
          <w:i/>
          <w:iCs/>
        </w:rPr>
        <w:t>. Rev.</w:t>
      </w:r>
      <w:r>
        <w:t xml:space="preserve">, </w:t>
      </w:r>
      <w:r>
        <w:rPr>
          <w:b/>
          <w:bCs/>
        </w:rPr>
        <w:t>2013</w:t>
      </w:r>
      <w:r>
        <w:t xml:space="preserve">, </w:t>
      </w:r>
      <w:r>
        <w:rPr>
          <w:i/>
          <w:iCs/>
        </w:rPr>
        <w:t>65</w:t>
      </w:r>
      <w:r>
        <w:t xml:space="preserve"> (3), 383–390. https://doi.org/10.1016/j.addr.2012.08.007.</w:t>
      </w:r>
    </w:p>
    <w:p w14:paraId="3F02DB4D" w14:textId="77777777" w:rsidR="00FA3D72" w:rsidRDefault="00FA3D72" w:rsidP="00FA3D72">
      <w:pPr>
        <w:pStyle w:val="Bibliography"/>
      </w:pPr>
      <w:r>
        <w:t>[40]</w:t>
      </w:r>
      <w:r>
        <w:tab/>
        <w:t xml:space="preserve">Davis, D. A.; Bruno, V. M.; </w:t>
      </w:r>
      <w:proofErr w:type="spellStart"/>
      <w:r>
        <w:t>Loza</w:t>
      </w:r>
      <w:proofErr w:type="spellEnd"/>
      <w:r>
        <w:t xml:space="preserve">,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6BA3FE80" w14:textId="77777777" w:rsidR="00FA3D72" w:rsidRDefault="00FA3D72" w:rsidP="00FA3D72">
      <w:pPr>
        <w:pStyle w:val="Bibliography"/>
      </w:pPr>
      <w:r>
        <w:t>[41]</w:t>
      </w:r>
      <w:r>
        <w:tab/>
        <w:t>Ramage, G.; Saville, S. P.; Wickes, B. L.; López-</w:t>
      </w:r>
      <w:proofErr w:type="spellStart"/>
      <w:r>
        <w:t>Ribot</w:t>
      </w:r>
      <w:proofErr w:type="spellEnd"/>
      <w:r>
        <w:t xml:space="preserve">,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0D675310" w14:textId="77777777" w:rsidR="00FA3D72" w:rsidRDefault="00FA3D72" w:rsidP="00FA3D72">
      <w:pPr>
        <w:pStyle w:val="Bibliography"/>
      </w:pPr>
      <w:r>
        <w:t>[42]</w:t>
      </w:r>
      <w:r>
        <w:tab/>
        <w:t xml:space="preserve">Nguyen, S. L.; Greenberg, J. W.; Wang, H.; </w:t>
      </w:r>
      <w:proofErr w:type="spellStart"/>
      <w:r>
        <w:t>Collaer</w:t>
      </w:r>
      <w:proofErr w:type="spellEnd"/>
      <w:r>
        <w:t xml:space="preserve">, B. W.; Wang, J.; Petroff, M. G. Quantifying Murine Placental Extracellular Vesicles across Gestation and in Preterm Birth Data with </w:t>
      </w:r>
      <w:proofErr w:type="spellStart"/>
      <w:r>
        <w:t>TidyNano</w:t>
      </w:r>
      <w:proofErr w:type="spellEnd"/>
      <w:r>
        <w:t xml:space="preserve">: A Computational Framework for </w:t>
      </w:r>
      <w:proofErr w:type="spellStart"/>
      <w:r>
        <w:t>Analyzing</w:t>
      </w:r>
      <w:proofErr w:type="spellEnd"/>
      <w:r>
        <w:t xml:space="preserve">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4FEA4947" w14:textId="77777777" w:rsidR="00FA3D72" w:rsidRDefault="00FA3D72" w:rsidP="00FA3D72">
      <w:pPr>
        <w:pStyle w:val="Bibliography"/>
      </w:pPr>
      <w:r>
        <w:t>[43]</w:t>
      </w:r>
      <w:r>
        <w:tab/>
        <w:t xml:space="preserve">Greening, D. W.; Nguyen, H. P. T.; </w:t>
      </w:r>
      <w:proofErr w:type="spellStart"/>
      <w:r>
        <w:t>Elgass</w:t>
      </w:r>
      <w:proofErr w:type="spellEnd"/>
      <w:r>
        <w:t xml:space="preserve">, K.; Simpson, R. J.; </w:t>
      </w:r>
      <w:proofErr w:type="spellStart"/>
      <w:r>
        <w:t>Salamonsen</w:t>
      </w:r>
      <w:proofErr w:type="spellEnd"/>
      <w:r>
        <w:t xml:space="preserve">, L. A. Human Endometrial Exosomes Contain Hormone-Specific Cargo Modulating Trophoblast Adhesive Capacity: Insights into Endometrial-Embryo Interactions. </w:t>
      </w:r>
      <w:r>
        <w:rPr>
          <w:i/>
          <w:iCs/>
        </w:rPr>
        <w:t xml:space="preserve">Biol. </w:t>
      </w:r>
      <w:proofErr w:type="spellStart"/>
      <w:r>
        <w:rPr>
          <w:i/>
          <w:iCs/>
        </w:rPr>
        <w:t>Reprod</w:t>
      </w:r>
      <w:proofErr w:type="spellEnd"/>
      <w:r>
        <w:rPr>
          <w:i/>
          <w:iCs/>
        </w:rPr>
        <w:t>.</w:t>
      </w:r>
      <w:r>
        <w:t xml:space="preserve">, </w:t>
      </w:r>
      <w:r>
        <w:rPr>
          <w:b/>
          <w:bCs/>
        </w:rPr>
        <w:t>2016</w:t>
      </w:r>
      <w:r>
        <w:t xml:space="preserve">, </w:t>
      </w:r>
      <w:r>
        <w:rPr>
          <w:i/>
          <w:iCs/>
        </w:rPr>
        <w:t>94</w:t>
      </w:r>
      <w:r>
        <w:t xml:space="preserve"> (2). https://doi.org/10.1095/biolreprod.115.134890.</w:t>
      </w:r>
    </w:p>
    <w:p w14:paraId="6A0A1909" w14:textId="77777777" w:rsidR="00FA3D72" w:rsidRDefault="00FA3D72" w:rsidP="00FA3D72">
      <w:pPr>
        <w:pStyle w:val="Bibliography"/>
      </w:pPr>
      <w:r>
        <w:t>[44]</w:t>
      </w:r>
      <w:r>
        <w:tab/>
        <w:t xml:space="preserve">Fingerhut, L. C. H. W.; </w:t>
      </w:r>
      <w:proofErr w:type="spellStart"/>
      <w:r>
        <w:t>Strugnell</w:t>
      </w:r>
      <w:proofErr w:type="spellEnd"/>
      <w:r>
        <w:t xml:space="preserve">, J. M.; </w:t>
      </w:r>
      <w:proofErr w:type="spellStart"/>
      <w:r>
        <w:t>Faou</w:t>
      </w:r>
      <w:proofErr w:type="spellEnd"/>
      <w:r>
        <w:t xml:space="preserve">, P.; </w:t>
      </w:r>
      <w:proofErr w:type="spellStart"/>
      <w:r>
        <w:t>Labiaga</w:t>
      </w:r>
      <w:proofErr w:type="spellEnd"/>
      <w:r>
        <w:t xml:space="preserve">, Á. R.; Zhang, J.; Cooke, I. R. Shotgun Proteomics Analysis of Saliva and Salivary Gland Tissue from the Common Octopus </w:t>
      </w:r>
      <w:proofErr w:type="spellStart"/>
      <w:r>
        <w:t>Octopus</w:t>
      </w:r>
      <w:proofErr w:type="spellEnd"/>
      <w:r>
        <w:t xml:space="preserve"> Vulgaris. </w:t>
      </w:r>
      <w:r>
        <w:rPr>
          <w:i/>
          <w:iCs/>
        </w:rPr>
        <w:t>J. Proteome Res.</w:t>
      </w:r>
      <w:r>
        <w:t xml:space="preserve">, </w:t>
      </w:r>
      <w:r>
        <w:rPr>
          <w:b/>
          <w:bCs/>
        </w:rPr>
        <w:t>2018</w:t>
      </w:r>
      <w:r>
        <w:t xml:space="preserve">, </w:t>
      </w:r>
      <w:r>
        <w:rPr>
          <w:i/>
          <w:iCs/>
        </w:rPr>
        <w:t>17</w:t>
      </w:r>
      <w:r>
        <w:t xml:space="preserve"> (11), 3866–3876. https://doi.org/10.1021/acs.jproteome.8b00525.</w:t>
      </w:r>
    </w:p>
    <w:p w14:paraId="206F4BDB" w14:textId="77777777" w:rsidR="00FA3D72" w:rsidRDefault="00FA3D72" w:rsidP="00FA3D72">
      <w:pPr>
        <w:pStyle w:val="Bibliography"/>
      </w:pPr>
      <w:r>
        <w:lastRenderedPageBreak/>
        <w:t>[45]</w:t>
      </w:r>
      <w:r>
        <w:tab/>
      </w:r>
      <w:proofErr w:type="spellStart"/>
      <w:r>
        <w:t>Tyanova</w:t>
      </w:r>
      <w:proofErr w:type="spellEnd"/>
      <w:r>
        <w:t xml:space="preserve">, S.; </w:t>
      </w:r>
      <w:proofErr w:type="spellStart"/>
      <w:r>
        <w:t>Temu</w:t>
      </w:r>
      <w:proofErr w:type="spellEnd"/>
      <w:r>
        <w:t xml:space="preserve">, T.; Cox, J. The </w:t>
      </w:r>
      <w:proofErr w:type="spellStart"/>
      <w:r>
        <w:t>MaxQuant</w:t>
      </w:r>
      <w:proofErr w:type="spellEnd"/>
      <w:r>
        <w:t xml:space="preserve"> Computational Platform for Mass Spectrometry-Based Shotgun Proteomics. </w:t>
      </w:r>
      <w:r>
        <w:rPr>
          <w:i/>
          <w:iCs/>
        </w:rPr>
        <w:t xml:space="preserve">Nat. </w:t>
      </w:r>
      <w:proofErr w:type="spellStart"/>
      <w:r>
        <w:rPr>
          <w:i/>
          <w:iCs/>
        </w:rPr>
        <w:t>Protoc</w:t>
      </w:r>
      <w:proofErr w:type="spellEnd"/>
      <w:r>
        <w:rPr>
          <w:i/>
          <w:iCs/>
        </w:rPr>
        <w:t>.</w:t>
      </w:r>
      <w:r>
        <w:t xml:space="preserve">, </w:t>
      </w:r>
      <w:r>
        <w:rPr>
          <w:b/>
          <w:bCs/>
        </w:rPr>
        <w:t>2016</w:t>
      </w:r>
      <w:r>
        <w:t xml:space="preserve">, </w:t>
      </w:r>
      <w:r>
        <w:rPr>
          <w:i/>
          <w:iCs/>
        </w:rPr>
        <w:t>11</w:t>
      </w:r>
      <w:r>
        <w:t xml:space="preserve"> (12), 2301–2319. https://doi.org/10.1038/nprot.2016.136.</w:t>
      </w:r>
    </w:p>
    <w:p w14:paraId="68BDE560" w14:textId="77777777" w:rsidR="00FA3D72" w:rsidRDefault="00FA3D72" w:rsidP="00FA3D72">
      <w:pPr>
        <w:pStyle w:val="Bibliography"/>
      </w:pPr>
      <w:r>
        <w:t>[46]</w:t>
      </w:r>
      <w:r>
        <w:tab/>
        <w:t xml:space="preserve">Cox, J.; </w:t>
      </w:r>
      <w:proofErr w:type="spellStart"/>
      <w:r>
        <w:t>Neuhauser</w:t>
      </w:r>
      <w:proofErr w:type="spellEnd"/>
      <w:r>
        <w:t xml:space="preserve">, N.; Michalski, A.; Scheltema, R. A.; Olsen, J. V.; Mann, M. Andromeda: A Peptide Search Engine Integrated into the </w:t>
      </w:r>
      <w:proofErr w:type="spellStart"/>
      <w:r>
        <w:t>MaxQuant</w:t>
      </w:r>
      <w:proofErr w:type="spellEnd"/>
      <w:r>
        <w:t xml:space="preserve"> Environment. </w:t>
      </w:r>
      <w:r>
        <w:rPr>
          <w:i/>
          <w:iCs/>
        </w:rPr>
        <w:t>J. Proteome Res.</w:t>
      </w:r>
      <w:r>
        <w:t xml:space="preserve">, </w:t>
      </w:r>
      <w:r>
        <w:rPr>
          <w:b/>
          <w:bCs/>
        </w:rPr>
        <w:t>2011</w:t>
      </w:r>
      <w:r>
        <w:t xml:space="preserve">, </w:t>
      </w:r>
      <w:r>
        <w:rPr>
          <w:i/>
          <w:iCs/>
        </w:rPr>
        <w:t>10</w:t>
      </w:r>
      <w:r>
        <w:t xml:space="preserve"> (4), 1794–1805. https://doi.org/10.1021/pr101065j.</w:t>
      </w:r>
    </w:p>
    <w:p w14:paraId="58158564" w14:textId="77777777" w:rsidR="00FA3D72" w:rsidRDefault="00FA3D72" w:rsidP="00FA3D72">
      <w:pPr>
        <w:pStyle w:val="Bibliography"/>
      </w:pPr>
      <w:r>
        <w:t>[47]</w:t>
      </w:r>
      <w:r>
        <w:tab/>
        <w:t xml:space="preserve">Cox, J.; Hein, M. Y.; </w:t>
      </w:r>
      <w:proofErr w:type="spellStart"/>
      <w:r>
        <w:t>Luber</w:t>
      </w:r>
      <w:proofErr w:type="spellEnd"/>
      <w:r>
        <w:t xml:space="preserve">, C. A.; </w:t>
      </w:r>
      <w:proofErr w:type="spellStart"/>
      <w:r>
        <w:t>Paron</w:t>
      </w:r>
      <w:proofErr w:type="spellEnd"/>
      <w:r>
        <w:t xml:space="preserve">, I.; Nagaraj, N.; Mann, M. Accurate Proteome-Wide Label-Free Quantification by Delayed Normalization and Maximal Peptide Ratio Extraction, Termed </w:t>
      </w:r>
      <w:proofErr w:type="spellStart"/>
      <w:r>
        <w:t>MaxLFQ</w:t>
      </w:r>
      <w:proofErr w:type="spellEnd"/>
      <w:r>
        <w:t xml:space="preserve">. </w:t>
      </w:r>
      <w:r>
        <w:rPr>
          <w:i/>
          <w:iCs/>
        </w:rPr>
        <w:t>Mol. Cell. Proteomics</w:t>
      </w:r>
      <w:r>
        <w:t xml:space="preserve">, </w:t>
      </w:r>
      <w:r>
        <w:rPr>
          <w:b/>
          <w:bCs/>
        </w:rPr>
        <w:t>2014</w:t>
      </w:r>
      <w:r>
        <w:t xml:space="preserve">, </w:t>
      </w:r>
      <w:r>
        <w:rPr>
          <w:i/>
          <w:iCs/>
        </w:rPr>
        <w:t>13</w:t>
      </w:r>
      <w:r>
        <w:t xml:space="preserve"> (9), 2513–2526. https://doi.org/10.1074/mcp.M113.031591.</w:t>
      </w:r>
    </w:p>
    <w:p w14:paraId="4CAB2E49" w14:textId="77777777" w:rsidR="00FA3D72" w:rsidRDefault="00FA3D72" w:rsidP="00FA3D72">
      <w:pPr>
        <w:pStyle w:val="Bibliography"/>
      </w:pPr>
      <w:r>
        <w:t>[48]</w:t>
      </w:r>
      <w:r>
        <w:tab/>
        <w:t xml:space="preserve">Arnaud, M. B.; Costanzo, M. C.; </w:t>
      </w:r>
      <w:proofErr w:type="spellStart"/>
      <w:r>
        <w:t>Skrzypek</w:t>
      </w:r>
      <w:proofErr w:type="spellEnd"/>
      <w:r>
        <w:t xml:space="preserve">, M. S.; Binkley, G.; Lane, C.; </w:t>
      </w:r>
      <w:proofErr w:type="spellStart"/>
      <w:r>
        <w:t>Miyasato</w:t>
      </w:r>
      <w:proofErr w:type="spellEnd"/>
      <w:r>
        <w:t xml:space="preserve">,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5E1B8201" w14:textId="77777777" w:rsidR="00FA3D72" w:rsidRDefault="00FA3D72" w:rsidP="00FA3D72">
      <w:pPr>
        <w:pStyle w:val="Bibliography"/>
      </w:pPr>
      <w:r>
        <w:t>[49]</w:t>
      </w:r>
      <w:r>
        <w:tab/>
      </w:r>
      <w:proofErr w:type="spellStart"/>
      <w:r>
        <w:t>Skrzypek</w:t>
      </w:r>
      <w:proofErr w:type="spellEnd"/>
      <w:r>
        <w:t xml:space="preserve">, M. S.; Binkley, J.; Binkley, G.; </w:t>
      </w:r>
      <w:proofErr w:type="spellStart"/>
      <w:r>
        <w:t>Miyasato</w:t>
      </w:r>
      <w:proofErr w:type="spellEnd"/>
      <w:r>
        <w:t xml:space="preserve">, S. R.; </w:t>
      </w:r>
      <w:proofErr w:type="spellStart"/>
      <w:r>
        <w:t>Simison</w:t>
      </w:r>
      <w:proofErr w:type="spellEnd"/>
      <w:r>
        <w:t xml:space="preserve">,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6057583F" w14:textId="77777777" w:rsidR="00FA3D72" w:rsidRDefault="00FA3D72" w:rsidP="00FA3D72">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11E15AB5" w14:textId="77777777" w:rsidR="00FA3D72" w:rsidRDefault="00FA3D72" w:rsidP="00FA3D72">
      <w:pPr>
        <w:pStyle w:val="Bibliography"/>
      </w:pPr>
      <w:r>
        <w:t>[51]</w:t>
      </w:r>
      <w:r>
        <w:tab/>
        <w:t xml:space="preserve">Zhang, X.; Smits, A. H.; van Tilburg, G. B.; </w:t>
      </w:r>
      <w:proofErr w:type="spellStart"/>
      <w:r>
        <w:t>Ovaa</w:t>
      </w:r>
      <w:proofErr w:type="spellEnd"/>
      <w:r>
        <w:t xml:space="preserve">, H.; Huber, W.; Vermeulen, M. Proteome-Wide Identification of Ubiquitin Interactions Using </w:t>
      </w:r>
      <w:proofErr w:type="spellStart"/>
      <w:r>
        <w:t>UbIA</w:t>
      </w:r>
      <w:proofErr w:type="spellEnd"/>
      <w:r>
        <w:t xml:space="preserve">-MS. </w:t>
      </w:r>
      <w:r>
        <w:rPr>
          <w:i/>
          <w:iCs/>
        </w:rPr>
        <w:t xml:space="preserve">Nat. </w:t>
      </w:r>
      <w:proofErr w:type="spellStart"/>
      <w:r>
        <w:rPr>
          <w:i/>
          <w:iCs/>
        </w:rPr>
        <w:t>Protoc</w:t>
      </w:r>
      <w:proofErr w:type="spellEnd"/>
      <w:r>
        <w:rPr>
          <w:i/>
          <w:iCs/>
        </w:rPr>
        <w:t>.</w:t>
      </w:r>
      <w:r>
        <w:t xml:space="preserve">, </w:t>
      </w:r>
      <w:r>
        <w:rPr>
          <w:b/>
          <w:bCs/>
        </w:rPr>
        <w:t>2018</w:t>
      </w:r>
      <w:r>
        <w:t xml:space="preserve">, </w:t>
      </w:r>
      <w:r>
        <w:rPr>
          <w:i/>
          <w:iCs/>
        </w:rPr>
        <w:t>13</w:t>
      </w:r>
      <w:r>
        <w:t xml:space="preserve"> (3), 530–550. https://doi.org/10.1038/nprot.2017.147.</w:t>
      </w:r>
    </w:p>
    <w:p w14:paraId="0D6181DC" w14:textId="77777777" w:rsidR="00FA3D72" w:rsidRDefault="00FA3D72" w:rsidP="00FA3D72">
      <w:pPr>
        <w:pStyle w:val="Bibliography"/>
      </w:pPr>
      <w:r>
        <w:t>[52]</w:t>
      </w:r>
      <w:r>
        <w:tab/>
        <w:t xml:space="preserve">Ritchie, M. E.; </w:t>
      </w:r>
      <w:proofErr w:type="spellStart"/>
      <w:r>
        <w:t>Phipson</w:t>
      </w:r>
      <w:proofErr w:type="spellEnd"/>
      <w:r>
        <w:t xml:space="preserve">, B.; Wu, D.; Hu, Y.; Law, C. W.; Shi, W.; Smyth, G. K. </w:t>
      </w:r>
      <w:proofErr w:type="spellStart"/>
      <w:r>
        <w:t>Limma</w:t>
      </w:r>
      <w:proofErr w:type="spellEnd"/>
      <w:r>
        <w:t xml:space="preserve">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70BF9FEC" w14:textId="77777777" w:rsidR="00FA3D72" w:rsidRDefault="00FA3D72" w:rsidP="00FA3D72">
      <w:pPr>
        <w:pStyle w:val="Bibliography"/>
      </w:pPr>
      <w:r>
        <w:t>[53]</w:t>
      </w:r>
      <w:r>
        <w:tab/>
      </w:r>
      <w:proofErr w:type="spellStart"/>
      <w:r>
        <w:t>Stacklies</w:t>
      </w:r>
      <w:proofErr w:type="spellEnd"/>
      <w:r>
        <w:t xml:space="preserve">, W.; </w:t>
      </w:r>
      <w:proofErr w:type="spellStart"/>
      <w:r>
        <w:t>Redestig</w:t>
      </w:r>
      <w:proofErr w:type="spellEnd"/>
      <w:r>
        <w:t xml:space="preserve">, H.; Scholz, M.; Walther, D.; </w:t>
      </w:r>
      <w:proofErr w:type="spellStart"/>
      <w:r>
        <w:t>Selbig</w:t>
      </w:r>
      <w:proofErr w:type="spellEnd"/>
      <w:r>
        <w:t xml:space="preserve">, J. </w:t>
      </w:r>
      <w:proofErr w:type="spellStart"/>
      <w:r>
        <w:t>PcaMethods</w:t>
      </w:r>
      <w:proofErr w:type="spellEnd"/>
      <w:r>
        <w:t xml:space="preserve">—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02671A1F" w14:textId="77777777" w:rsidR="00FA3D72" w:rsidRDefault="00FA3D72" w:rsidP="00FA3D72">
      <w:pPr>
        <w:pStyle w:val="Bibliography"/>
      </w:pPr>
      <w:r>
        <w:t>[54]</w:t>
      </w:r>
      <w:r>
        <w:tab/>
      </w:r>
      <w:proofErr w:type="spellStart"/>
      <w:r>
        <w:t>Phipson</w:t>
      </w:r>
      <w:proofErr w:type="spellEnd"/>
      <w:r>
        <w:t xml:space="preserve">,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4861D4A1" w14:textId="77777777" w:rsidR="00FA3D72" w:rsidRDefault="00FA3D72" w:rsidP="00FA3D72">
      <w:pPr>
        <w:pStyle w:val="Bibliography"/>
      </w:pPr>
      <w:r>
        <w:t>[55]</w:t>
      </w:r>
      <w:r>
        <w:tab/>
      </w:r>
      <w:proofErr w:type="spellStart"/>
      <w:r>
        <w:t>Benjamini</w:t>
      </w:r>
      <w:proofErr w:type="spellEnd"/>
      <w:r>
        <w:t xml:space="preserve">, Y.; Hochberg, Y. Controlling the False Discovery Rate: A Practical and Powerful Approach to Multiple Testing. </w:t>
      </w:r>
      <w:r>
        <w:rPr>
          <w:i/>
          <w:iCs/>
        </w:rPr>
        <w:t xml:space="preserve">J. R. Stat. Soc. Ser. B </w:t>
      </w:r>
      <w:proofErr w:type="spellStart"/>
      <w:r>
        <w:rPr>
          <w:i/>
          <w:iCs/>
        </w:rPr>
        <w:t>Methodol</w:t>
      </w:r>
      <w:proofErr w:type="spellEnd"/>
      <w:r>
        <w:rPr>
          <w:i/>
          <w:iCs/>
        </w:rPr>
        <w:t>.</w:t>
      </w:r>
      <w:r>
        <w:t xml:space="preserve">, </w:t>
      </w:r>
      <w:r>
        <w:rPr>
          <w:b/>
          <w:bCs/>
        </w:rPr>
        <w:t>1995</w:t>
      </w:r>
      <w:r>
        <w:t xml:space="preserve">, </w:t>
      </w:r>
      <w:r>
        <w:rPr>
          <w:i/>
          <w:iCs/>
        </w:rPr>
        <w:t>57</w:t>
      </w:r>
      <w:r>
        <w:t xml:space="preserve"> (1), 289–300.</w:t>
      </w:r>
    </w:p>
    <w:p w14:paraId="6C26F543" w14:textId="77777777" w:rsidR="00FA3D72" w:rsidRDefault="00FA3D72" w:rsidP="00FA3D72">
      <w:pPr>
        <w:pStyle w:val="Bibliography"/>
      </w:pPr>
      <w:r>
        <w:t>[56]</w:t>
      </w:r>
      <w:r>
        <w:tab/>
        <w:t xml:space="preserve">Priebe, S.; </w:t>
      </w:r>
      <w:proofErr w:type="spellStart"/>
      <w:r>
        <w:t>Kreisel</w:t>
      </w:r>
      <w:proofErr w:type="spellEnd"/>
      <w:r>
        <w:t xml:space="preserve">, C.; Horn, F.; </w:t>
      </w:r>
      <w:proofErr w:type="spellStart"/>
      <w:r>
        <w:t>Guthke</w:t>
      </w:r>
      <w:proofErr w:type="spellEnd"/>
      <w:r>
        <w:t xml:space="preserv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2D9BF4D7" w14:textId="77777777" w:rsidR="00FA3D72" w:rsidRDefault="00FA3D72" w:rsidP="00FA3D72">
      <w:pPr>
        <w:pStyle w:val="Bibliography"/>
      </w:pPr>
      <w:r>
        <w:t>[57]</w:t>
      </w:r>
      <w:r>
        <w:tab/>
      </w:r>
      <w:proofErr w:type="spellStart"/>
      <w:r>
        <w:t>Maechler</w:t>
      </w:r>
      <w:proofErr w:type="spellEnd"/>
      <w:r>
        <w:t xml:space="preserve">, M.; </w:t>
      </w:r>
      <w:proofErr w:type="spellStart"/>
      <w:r>
        <w:t>Rousseeuw</w:t>
      </w:r>
      <w:proofErr w:type="spellEnd"/>
      <w:r>
        <w:t xml:space="preserve">, P.; </w:t>
      </w:r>
      <w:proofErr w:type="spellStart"/>
      <w:r>
        <w:t>Struwf</w:t>
      </w:r>
      <w:proofErr w:type="spellEnd"/>
      <w:r>
        <w:t xml:space="preserve">, A.; Hubert, M.; </w:t>
      </w:r>
      <w:proofErr w:type="spellStart"/>
      <w:r>
        <w:t>Hornik</w:t>
      </w:r>
      <w:proofErr w:type="spellEnd"/>
      <w:r>
        <w:t xml:space="preserve">, K. Cluster: Cluster Analysis Basics and Extensions. R Package Version 2.0.8. </w:t>
      </w:r>
      <w:r>
        <w:rPr>
          <w:b/>
          <w:bCs/>
        </w:rPr>
        <w:t>2019</w:t>
      </w:r>
      <w:r>
        <w:t>.</w:t>
      </w:r>
    </w:p>
    <w:p w14:paraId="530CAC5A" w14:textId="77777777" w:rsidR="00FA3D72" w:rsidRDefault="00FA3D72" w:rsidP="00FA3D72">
      <w:pPr>
        <w:pStyle w:val="Bibliography"/>
      </w:pPr>
      <w:r>
        <w:t>[58]</w:t>
      </w:r>
      <w:r>
        <w:tab/>
        <w:t xml:space="preserve">The </w:t>
      </w:r>
      <w:proofErr w:type="spellStart"/>
      <w:r>
        <w:t>UniProt</w:t>
      </w:r>
      <w:proofErr w:type="spellEnd"/>
      <w:r>
        <w:t xml:space="preserve"> Consortium. </w:t>
      </w:r>
      <w:proofErr w:type="spellStart"/>
      <w:r>
        <w:t>UniProt</w:t>
      </w:r>
      <w:proofErr w:type="spellEnd"/>
      <w:r>
        <w:t xml:space="preserve">: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283CE724" w14:textId="77777777" w:rsidR="00FA3D72" w:rsidRDefault="00FA3D72" w:rsidP="00FA3D72">
      <w:pPr>
        <w:pStyle w:val="Bibliography"/>
      </w:pPr>
      <w:r>
        <w:t>[59]</w:t>
      </w:r>
      <w:r>
        <w:tab/>
      </w:r>
      <w:proofErr w:type="spellStart"/>
      <w:r>
        <w:t>Tsirigos</w:t>
      </w:r>
      <w:proofErr w:type="spellEnd"/>
      <w:r>
        <w:t xml:space="preserve">, K. D.; Peters, C.; Shu, N.; </w:t>
      </w:r>
      <w:proofErr w:type="spellStart"/>
      <w:r>
        <w:t>Käll</w:t>
      </w:r>
      <w:proofErr w:type="spellEnd"/>
      <w:r>
        <w:t xml:space="preserve">, L.; </w:t>
      </w:r>
      <w:proofErr w:type="spellStart"/>
      <w:r>
        <w:t>Elofsson</w:t>
      </w:r>
      <w:proofErr w:type="spellEnd"/>
      <w:r>
        <w:t xml:space="preserve">,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437C1FE0" w14:textId="77777777" w:rsidR="00FA3D72" w:rsidRDefault="00FA3D72" w:rsidP="00FA3D72">
      <w:pPr>
        <w:pStyle w:val="Bibliography"/>
      </w:pPr>
      <w:r>
        <w:t>[60]</w:t>
      </w:r>
      <w:r>
        <w:tab/>
        <w:t xml:space="preserve">Ren, J.; Wen, L.; Gao, X.; </w:t>
      </w:r>
      <w:proofErr w:type="spellStart"/>
      <w:r>
        <w:t>Jin</w:t>
      </w:r>
      <w:proofErr w:type="spellEnd"/>
      <w:r>
        <w:t xml:space="preserve">, C.; </w:t>
      </w:r>
      <w:proofErr w:type="spellStart"/>
      <w:r>
        <w:t>Xue</w:t>
      </w:r>
      <w:proofErr w:type="spellEnd"/>
      <w:r>
        <w:t xml:space="preserv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0BDFBF60" w14:textId="77777777" w:rsidR="00FA3D72" w:rsidRDefault="00FA3D72" w:rsidP="00FA3D72">
      <w:pPr>
        <w:pStyle w:val="Bibliography"/>
      </w:pPr>
      <w:r>
        <w:t>[61]</w:t>
      </w:r>
      <w:r>
        <w:tab/>
        <w:t xml:space="preserve">Chen, H.; Boutros, P. C. </w:t>
      </w:r>
      <w:proofErr w:type="spellStart"/>
      <w:r>
        <w:t>VennDiagram</w:t>
      </w:r>
      <w:proofErr w:type="spellEnd"/>
      <w:r>
        <w:t xml:space="preserve">: A Package for the Generation of </w:t>
      </w:r>
      <w:proofErr w:type="gramStart"/>
      <w:r>
        <w:t>Highly-Customizable</w:t>
      </w:r>
      <w:proofErr w:type="gramEnd"/>
      <w:r>
        <w:t xml:space="preserv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21BD880A" w14:textId="77777777" w:rsidR="00FA3D72" w:rsidRDefault="00FA3D72" w:rsidP="00FA3D72">
      <w:pPr>
        <w:pStyle w:val="Bibliography"/>
      </w:pPr>
      <w:r>
        <w:lastRenderedPageBreak/>
        <w:t>[62]</w:t>
      </w:r>
      <w:r>
        <w:tab/>
        <w:t xml:space="preserve">Deutsch, E. W.; </w:t>
      </w:r>
      <w:proofErr w:type="spellStart"/>
      <w:r>
        <w:t>Csordas</w:t>
      </w:r>
      <w:proofErr w:type="spellEnd"/>
      <w:r>
        <w:t xml:space="preserve">, A.; Sun, Z.; </w:t>
      </w:r>
      <w:proofErr w:type="spellStart"/>
      <w:r>
        <w:t>Jarnuczak</w:t>
      </w:r>
      <w:proofErr w:type="spellEnd"/>
      <w:r>
        <w:t>, A.; Perez-</w:t>
      </w:r>
      <w:proofErr w:type="spellStart"/>
      <w:r>
        <w:t>Riverol</w:t>
      </w:r>
      <w:proofErr w:type="spellEnd"/>
      <w:r>
        <w:t xml:space="preserve">, Y.; </w:t>
      </w:r>
      <w:proofErr w:type="spellStart"/>
      <w:r>
        <w:t>Ternent</w:t>
      </w:r>
      <w:proofErr w:type="spellEnd"/>
      <w:r>
        <w:t>, T.; Campbell, D. S.; Bernal-</w:t>
      </w:r>
      <w:proofErr w:type="spellStart"/>
      <w:r>
        <w:t>Llinares</w:t>
      </w:r>
      <w:proofErr w:type="spellEnd"/>
      <w:r>
        <w:t xml:space="preserve">, M.; Okuda, S.; Kawano, S.; et al. The </w:t>
      </w:r>
      <w:proofErr w:type="spellStart"/>
      <w:r>
        <w:t>ProteomeXchange</w:t>
      </w:r>
      <w:proofErr w:type="spellEnd"/>
      <w:r>
        <w:t xml:space="preserv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7F18AA04" w14:textId="77777777" w:rsidR="00FA3D72" w:rsidRDefault="00FA3D72" w:rsidP="00FA3D72">
      <w:pPr>
        <w:pStyle w:val="Bibliography"/>
      </w:pPr>
      <w:r>
        <w:t>[63]</w:t>
      </w:r>
      <w:r>
        <w:tab/>
        <w:t>Perez-</w:t>
      </w:r>
      <w:proofErr w:type="spellStart"/>
      <w:r>
        <w:t>Riverol</w:t>
      </w:r>
      <w:proofErr w:type="spellEnd"/>
      <w:r>
        <w:t xml:space="preserve">, Y.; </w:t>
      </w:r>
      <w:proofErr w:type="spellStart"/>
      <w:r>
        <w:t>Csordas</w:t>
      </w:r>
      <w:proofErr w:type="spellEnd"/>
      <w:r>
        <w:t>, A.; Bai, J.; Bernal-</w:t>
      </w:r>
      <w:proofErr w:type="spellStart"/>
      <w:r>
        <w:t>Llinares</w:t>
      </w:r>
      <w:proofErr w:type="spellEnd"/>
      <w:r>
        <w:t xml:space="preserve">, M.; </w:t>
      </w:r>
      <w:proofErr w:type="spellStart"/>
      <w:r>
        <w:t>Hewapathirana</w:t>
      </w:r>
      <w:proofErr w:type="spellEnd"/>
      <w:r>
        <w:t xml:space="preserve">, S.; Kundu, D. J.; </w:t>
      </w:r>
      <w:proofErr w:type="spellStart"/>
      <w:r>
        <w:t>Inuganti</w:t>
      </w:r>
      <w:proofErr w:type="spellEnd"/>
      <w:r>
        <w:t xml:space="preserve">, A.; </w:t>
      </w:r>
      <w:proofErr w:type="spellStart"/>
      <w:r>
        <w:t>Griss</w:t>
      </w:r>
      <w:proofErr w:type="spellEnd"/>
      <w:r>
        <w:t xml:space="preserve">, J.; Mayer, G.; </w:t>
      </w:r>
      <w:proofErr w:type="spellStart"/>
      <w:r>
        <w:t>Eisenacher</w:t>
      </w:r>
      <w:proofErr w:type="spellEnd"/>
      <w:r>
        <w:t xml:space="preserve">,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703F591B" w14:textId="77777777" w:rsidR="00FA3D72" w:rsidRDefault="00FA3D72" w:rsidP="00FA3D72">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494A522D" w14:textId="77777777" w:rsidR="00FA3D72" w:rsidRDefault="00FA3D72" w:rsidP="00FA3D72">
      <w:pPr>
        <w:pStyle w:val="Bibliography"/>
      </w:pPr>
      <w:r>
        <w:t>[65]</w:t>
      </w:r>
      <w:r>
        <w:tab/>
        <w:t xml:space="preserve">Dutton, L. C.; Jenkinson, H. F.; Lamont, R. J.; Nobbs, A. H. Role of Candida Albicans Secreted Aspartyl Protease Sap9 in Interkingdom Biofilm Formation. </w:t>
      </w:r>
      <w:proofErr w:type="spellStart"/>
      <w:r>
        <w:rPr>
          <w:i/>
          <w:iCs/>
        </w:rPr>
        <w:t>Pathog</w:t>
      </w:r>
      <w:proofErr w:type="spellEnd"/>
      <w:r>
        <w:rPr>
          <w:i/>
          <w:iCs/>
        </w:rPr>
        <w:t>. Dis.</w:t>
      </w:r>
      <w:r>
        <w:t xml:space="preserve">, </w:t>
      </w:r>
      <w:r>
        <w:rPr>
          <w:b/>
          <w:bCs/>
        </w:rPr>
        <w:t>2016</w:t>
      </w:r>
      <w:r>
        <w:t xml:space="preserve">, </w:t>
      </w:r>
      <w:r>
        <w:rPr>
          <w:i/>
          <w:iCs/>
        </w:rPr>
        <w:t>74</w:t>
      </w:r>
      <w:r>
        <w:t xml:space="preserve"> (3). https://doi.org/10.1093/femspd/ftw005.</w:t>
      </w:r>
    </w:p>
    <w:p w14:paraId="433F5B71" w14:textId="77777777" w:rsidR="00FA3D72" w:rsidRDefault="00FA3D72" w:rsidP="00FA3D72">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70A3E8BF" w14:textId="77777777" w:rsidR="00FA3D72" w:rsidRDefault="00FA3D72" w:rsidP="00FA3D72">
      <w:pPr>
        <w:pStyle w:val="Bibliography"/>
      </w:pPr>
      <w:r>
        <w:t>[67]</w:t>
      </w:r>
      <w:r>
        <w:tab/>
        <w:t xml:space="preserve">Gomez, M. J.; Maras, B.; Barca, A.; Valle, R. L.; Barra, D.; Cassone, A. Biochemical and Immunological Characterization of MP65, a Major Mannoprotein Antigen of the Opportunistic Human </w:t>
      </w:r>
      <w:proofErr w:type="spellStart"/>
      <w:r>
        <w:t>PathogenCandida</w:t>
      </w:r>
      <w:proofErr w:type="spellEnd"/>
      <w:r>
        <w:t xml:space="preserve"> Albicans. </w:t>
      </w:r>
      <w:r>
        <w:rPr>
          <w:i/>
          <w:iCs/>
        </w:rPr>
        <w:t>Infect. Immun.</w:t>
      </w:r>
      <w:r>
        <w:t xml:space="preserve">, </w:t>
      </w:r>
      <w:r>
        <w:rPr>
          <w:b/>
          <w:bCs/>
        </w:rPr>
        <w:t>2000</w:t>
      </w:r>
      <w:r>
        <w:t xml:space="preserve">, </w:t>
      </w:r>
      <w:r>
        <w:rPr>
          <w:i/>
          <w:iCs/>
        </w:rPr>
        <w:t>68</w:t>
      </w:r>
      <w:r>
        <w:t xml:space="preserve"> (2), 694–701. https://doi.org/10.1128/IAI.68.2.694-701.2000.</w:t>
      </w:r>
    </w:p>
    <w:p w14:paraId="5B24DA66" w14:textId="77777777" w:rsidR="00FA3D72" w:rsidRDefault="00FA3D72" w:rsidP="00FA3D72">
      <w:pPr>
        <w:pStyle w:val="Bibliography"/>
      </w:pPr>
      <w:r>
        <w:t>[68]</w:t>
      </w:r>
      <w:r>
        <w:tab/>
      </w:r>
      <w:proofErr w:type="spellStart"/>
      <w:r>
        <w:t>Pitarch</w:t>
      </w:r>
      <w:proofErr w:type="spellEnd"/>
      <w:r>
        <w:t xml:space="preserve">, A.; Jiménez, A.; </w:t>
      </w:r>
      <w:proofErr w:type="spellStart"/>
      <w:r>
        <w:t>Nombela</w:t>
      </w:r>
      <w:proofErr w:type="spellEnd"/>
      <w:r>
        <w:t xml:space="preserve">,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2FDB745D" w14:textId="77777777" w:rsidR="00FA3D72" w:rsidRDefault="00FA3D72" w:rsidP="00FA3D72">
      <w:pPr>
        <w:pStyle w:val="Bibliography"/>
      </w:pPr>
      <w:r>
        <w:t>[69]</w:t>
      </w:r>
      <w:r>
        <w:tab/>
        <w:t xml:space="preserve">Holmes, A. R.; Lin, Y.-H.; </w:t>
      </w:r>
      <w:proofErr w:type="spellStart"/>
      <w:r>
        <w:t>Niimi</w:t>
      </w:r>
      <w:proofErr w:type="spellEnd"/>
      <w:r>
        <w:t xml:space="preserve">, K.; Lamping, E.; </w:t>
      </w:r>
      <w:proofErr w:type="spellStart"/>
      <w:r>
        <w:t>Keniya</w:t>
      </w:r>
      <w:proofErr w:type="spellEnd"/>
      <w:r>
        <w:t xml:space="preserve">, M.; </w:t>
      </w:r>
      <w:proofErr w:type="spellStart"/>
      <w:r>
        <w:t>Niimi</w:t>
      </w:r>
      <w:proofErr w:type="spellEnd"/>
      <w:r>
        <w:t xml:space="preserve">, M.; Tanabe, K.; Monk, B. C.; Cannon, R. D. ABC Transporter Cdr1p Contributes More than Cdr2p Does to Fluconazole Efflux in Fluconazole-Resistant Candida Albicans Clinical Isolates. </w:t>
      </w:r>
      <w:proofErr w:type="spellStart"/>
      <w:r>
        <w:rPr>
          <w:i/>
          <w:iCs/>
        </w:rPr>
        <w:t>Antimicrob</w:t>
      </w:r>
      <w:proofErr w:type="spellEnd"/>
      <w:r>
        <w:rPr>
          <w:i/>
          <w:iCs/>
        </w:rPr>
        <w:t>. Agents Chemother.</w:t>
      </w:r>
      <w:r>
        <w:t xml:space="preserve">, </w:t>
      </w:r>
      <w:r>
        <w:rPr>
          <w:b/>
          <w:bCs/>
        </w:rPr>
        <w:t>2008</w:t>
      </w:r>
      <w:r>
        <w:t xml:space="preserve">, </w:t>
      </w:r>
      <w:r>
        <w:rPr>
          <w:i/>
          <w:iCs/>
        </w:rPr>
        <w:t>52</w:t>
      </w:r>
      <w:r>
        <w:t xml:space="preserve"> (11), 3851–3862. https://doi.org/10.1128/AAC.00463-08.</w:t>
      </w:r>
    </w:p>
    <w:p w14:paraId="110BF08D" w14:textId="77777777" w:rsidR="00FA3D72" w:rsidRDefault="00FA3D72" w:rsidP="00FA3D72">
      <w:pPr>
        <w:pStyle w:val="Bibliography"/>
      </w:pPr>
      <w:r>
        <w:t>[70]</w:t>
      </w:r>
      <w:r>
        <w:tab/>
      </w:r>
      <w:proofErr w:type="spellStart"/>
      <w:r>
        <w:t>Hessvik</w:t>
      </w:r>
      <w:proofErr w:type="spellEnd"/>
      <w:r>
        <w:t xml:space="preserve">, N. P.; </w:t>
      </w:r>
      <w:proofErr w:type="spellStart"/>
      <w:r>
        <w:t>Llorente</w:t>
      </w:r>
      <w:proofErr w:type="spellEnd"/>
      <w:r>
        <w:t xml:space="preserv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1217FFC2" w14:textId="77777777" w:rsidR="00FA3D72" w:rsidRDefault="00FA3D72" w:rsidP="00FA3D72">
      <w:pPr>
        <w:pStyle w:val="Bibliography"/>
      </w:pPr>
      <w:r>
        <w:t>[71]</w:t>
      </w:r>
      <w:r>
        <w:tab/>
      </w:r>
      <w:proofErr w:type="spellStart"/>
      <w:r>
        <w:t>Bobrie</w:t>
      </w:r>
      <w:proofErr w:type="spellEnd"/>
      <w:r>
        <w:t xml:space="preserve">, A.; Colombo, M.; </w:t>
      </w:r>
      <w:proofErr w:type="spellStart"/>
      <w:r>
        <w:t>Raposo</w:t>
      </w:r>
      <w:proofErr w:type="spellEnd"/>
      <w:r>
        <w:t xml:space="preserve">, G.; </w:t>
      </w:r>
      <w:proofErr w:type="spellStart"/>
      <w:r>
        <w:t>Théry</w:t>
      </w:r>
      <w:proofErr w:type="spellEnd"/>
      <w:r>
        <w:t xml:space="preserve">,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3DBB613C" w14:textId="77777777" w:rsidR="00FA3D72" w:rsidRDefault="00FA3D72" w:rsidP="00FA3D72">
      <w:pPr>
        <w:pStyle w:val="Bibliography"/>
      </w:pPr>
      <w:r>
        <w:t>[72]</w:t>
      </w:r>
      <w:r>
        <w:tab/>
        <w:t xml:space="preserve">Fang, S.; Tian, H.; Li, X.; </w:t>
      </w:r>
      <w:proofErr w:type="spellStart"/>
      <w:r>
        <w:t>Jin</w:t>
      </w:r>
      <w:proofErr w:type="spellEnd"/>
      <w:r>
        <w:t xml:space="preserve">,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588E17A2" w14:textId="77777777" w:rsidR="00FA3D72" w:rsidRDefault="00FA3D72" w:rsidP="00FA3D72">
      <w:pPr>
        <w:pStyle w:val="Bibliography"/>
      </w:pPr>
      <w:r>
        <w:t>[73]</w:t>
      </w:r>
      <w:r>
        <w:tab/>
        <w:t xml:space="preserve">Verweij, F. J.; </w:t>
      </w:r>
      <w:proofErr w:type="spellStart"/>
      <w:r>
        <w:t>Bebelman</w:t>
      </w:r>
      <w:proofErr w:type="spellEnd"/>
      <w:r>
        <w:t xml:space="preserve">, M. P.; Jimenez, C. R.; Garcia-Vallejo, J. J.; Janssen, H.; </w:t>
      </w:r>
      <w:proofErr w:type="spellStart"/>
      <w:r>
        <w:t>Neefjes</w:t>
      </w:r>
      <w:proofErr w:type="spellEnd"/>
      <w:r>
        <w:t xml:space="preserve">, J.; </w:t>
      </w:r>
      <w:proofErr w:type="spellStart"/>
      <w:r>
        <w:t>Knol</w:t>
      </w:r>
      <w:proofErr w:type="spellEnd"/>
      <w:r>
        <w:t xml:space="preserve">, J. C.; Haas, R. de G.; </w:t>
      </w:r>
      <w:proofErr w:type="spellStart"/>
      <w:r>
        <w:t>Piersma</w:t>
      </w:r>
      <w:proofErr w:type="spellEnd"/>
      <w:r>
        <w:t xml:space="preserve">, S. R.; </w:t>
      </w:r>
      <w:proofErr w:type="spellStart"/>
      <w:r>
        <w:t>Baglio</w:t>
      </w:r>
      <w:proofErr w:type="spellEnd"/>
      <w:r>
        <w:t xml:space="preserve">, S. R.; et al. Quantifying Exosome Secretion from Single Cells Reveals a Modulatory Role for GPCR </w:t>
      </w:r>
      <w:proofErr w:type="spellStart"/>
      <w:r>
        <w:t>Signaling</w:t>
      </w:r>
      <w:proofErr w:type="spellEnd"/>
      <w:r>
        <w:t xml:space="preserve">. </w:t>
      </w:r>
      <w:r>
        <w:rPr>
          <w:i/>
          <w:iCs/>
        </w:rPr>
        <w:t>J. Cell Biol.</w:t>
      </w:r>
      <w:r>
        <w:t xml:space="preserve">, </w:t>
      </w:r>
      <w:r>
        <w:rPr>
          <w:b/>
          <w:bCs/>
        </w:rPr>
        <w:t>2018</w:t>
      </w:r>
      <w:r>
        <w:t xml:space="preserve">, </w:t>
      </w:r>
      <w:r>
        <w:rPr>
          <w:i/>
          <w:iCs/>
        </w:rPr>
        <w:t>217</w:t>
      </w:r>
      <w:r>
        <w:t xml:space="preserve"> (3), 1129–1142. https://doi.org/10.1083/jcb.201703206.</w:t>
      </w:r>
    </w:p>
    <w:p w14:paraId="5E2D7DB6" w14:textId="77777777" w:rsidR="00FA3D72" w:rsidRDefault="00FA3D72" w:rsidP="00FA3D72">
      <w:pPr>
        <w:pStyle w:val="Bibliography"/>
      </w:pPr>
      <w:r>
        <w:t>[74]</w:t>
      </w:r>
      <w:r>
        <w:tab/>
        <w:t xml:space="preserve">Takahashi, Y.; Nishikawa, M.; </w:t>
      </w:r>
      <w:proofErr w:type="spellStart"/>
      <w:r>
        <w:t>Shinotsuka</w:t>
      </w:r>
      <w:proofErr w:type="spellEnd"/>
      <w:r>
        <w:t xml:space="preserve">, H.; Matsui, Y.; Ohara, S.; Imai, T.; Takakura, Y. Visualization and in Vivo Tracking of the Exosomes of Murine Melanoma B16-BL6 Cells in Mice after Intravenous Injection. </w:t>
      </w:r>
      <w:r>
        <w:rPr>
          <w:i/>
          <w:iCs/>
        </w:rPr>
        <w:t xml:space="preserve">J. </w:t>
      </w:r>
      <w:proofErr w:type="spellStart"/>
      <w:r>
        <w:rPr>
          <w:i/>
          <w:iCs/>
        </w:rPr>
        <w:t>Biotechnol</w:t>
      </w:r>
      <w:proofErr w:type="spellEnd"/>
      <w:r>
        <w:rPr>
          <w:i/>
          <w:iCs/>
        </w:rPr>
        <w:t>.</w:t>
      </w:r>
      <w:r>
        <w:t xml:space="preserve">, </w:t>
      </w:r>
      <w:r>
        <w:rPr>
          <w:b/>
          <w:bCs/>
        </w:rPr>
        <w:t>2013</w:t>
      </w:r>
      <w:r>
        <w:t xml:space="preserve">, </w:t>
      </w:r>
      <w:r>
        <w:rPr>
          <w:i/>
          <w:iCs/>
        </w:rPr>
        <w:t>165</w:t>
      </w:r>
      <w:r>
        <w:t xml:space="preserve"> (2), 77–84. https://doi.org/10.1016/j.jbiotec.2013.03.013.</w:t>
      </w:r>
    </w:p>
    <w:p w14:paraId="123CA37C" w14:textId="77777777" w:rsidR="00FA3D72" w:rsidRDefault="00FA3D72" w:rsidP="00FA3D72">
      <w:pPr>
        <w:pStyle w:val="Bibliography"/>
      </w:pPr>
      <w:r>
        <w:t>[75]</w:t>
      </w:r>
      <w:r>
        <w:tab/>
      </w:r>
      <w:proofErr w:type="spellStart"/>
      <w:r>
        <w:t>Zamith</w:t>
      </w:r>
      <w:proofErr w:type="spellEnd"/>
      <w:r>
        <w:t xml:space="preserve">-Miranda, D.; </w:t>
      </w:r>
      <w:proofErr w:type="spellStart"/>
      <w:r>
        <w:t>Nimrichter</w:t>
      </w:r>
      <w:proofErr w:type="spellEnd"/>
      <w:r>
        <w:t xml:space="preserve">, L.; Rodrigues, M. L.; </w:t>
      </w:r>
      <w:proofErr w:type="spellStart"/>
      <w:r>
        <w:t>Nosanchuk</w:t>
      </w:r>
      <w:proofErr w:type="spellEnd"/>
      <w:r>
        <w:t xml:space="preserve">,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3B5882E5" w14:textId="77777777" w:rsidR="00FA3D72" w:rsidRDefault="00FA3D72" w:rsidP="00FA3D72">
      <w:pPr>
        <w:pStyle w:val="Bibliography"/>
      </w:pPr>
      <w:r>
        <w:t>[76]</w:t>
      </w:r>
      <w:r>
        <w:tab/>
        <w:t xml:space="preserve">Kenno, S.; </w:t>
      </w:r>
      <w:proofErr w:type="spellStart"/>
      <w:r>
        <w:t>Speth</w:t>
      </w:r>
      <w:proofErr w:type="spellEnd"/>
      <w:r>
        <w:t xml:space="preserve">, C.; </w:t>
      </w:r>
      <w:proofErr w:type="spellStart"/>
      <w:r>
        <w:t>Rambach</w:t>
      </w:r>
      <w:proofErr w:type="spellEnd"/>
      <w:r>
        <w:t xml:space="preserve">, G.; Binder, U.; Chatterjee, S.; </w:t>
      </w:r>
      <w:proofErr w:type="spellStart"/>
      <w:r>
        <w:t>Caramalho</w:t>
      </w:r>
      <w:proofErr w:type="spellEnd"/>
      <w:r>
        <w:t>, R.; Haas, H.; Lass-</w:t>
      </w:r>
      <w:proofErr w:type="spellStart"/>
      <w:r>
        <w:t>Flörl</w:t>
      </w:r>
      <w:proofErr w:type="spellEnd"/>
      <w:r>
        <w:t xml:space="preserve">,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4DA26388" w14:textId="77777777" w:rsidR="00FA3D72" w:rsidRDefault="00FA3D72" w:rsidP="00FA3D72">
      <w:pPr>
        <w:pStyle w:val="Bibliography"/>
      </w:pPr>
      <w:r>
        <w:t>[77]</w:t>
      </w:r>
      <w:r>
        <w:tab/>
        <w:t xml:space="preserve">Li, B.; </w:t>
      </w:r>
      <w:proofErr w:type="spellStart"/>
      <w:r>
        <w:t>Antonyak</w:t>
      </w:r>
      <w:proofErr w:type="spellEnd"/>
      <w:r>
        <w:t xml:space="preserve">, M. A.; Zhang, J.; </w:t>
      </w:r>
      <w:proofErr w:type="spellStart"/>
      <w:r>
        <w:t>Cerione</w:t>
      </w:r>
      <w:proofErr w:type="spellEnd"/>
      <w:r>
        <w:t xml:space="preserve">, R. A. </w:t>
      </w:r>
      <w:proofErr w:type="spellStart"/>
      <w:r>
        <w:t>RhoA</w:t>
      </w:r>
      <w:proofErr w:type="spellEnd"/>
      <w:r>
        <w:t xml:space="preserve"> Triggers a Specific </w:t>
      </w:r>
      <w:proofErr w:type="spellStart"/>
      <w:r>
        <w:t>Signaling</w:t>
      </w:r>
      <w:proofErr w:type="spellEnd"/>
      <w:r>
        <w:t xml:space="preserve">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69D1382A" w14:textId="77777777" w:rsidR="00FA3D72" w:rsidRDefault="00FA3D72" w:rsidP="00FA3D72">
      <w:pPr>
        <w:pStyle w:val="Bibliography"/>
      </w:pPr>
      <w:r>
        <w:t>[78]</w:t>
      </w:r>
      <w:r>
        <w:tab/>
        <w:t xml:space="preserve">Sedgwick, A. E.; Clancy, J. W.; Olivia </w:t>
      </w:r>
      <w:proofErr w:type="spellStart"/>
      <w:r>
        <w:t>Balmert</w:t>
      </w:r>
      <w:proofErr w:type="spellEnd"/>
      <w:r>
        <w:t>, M.; D’Souza-</w:t>
      </w:r>
      <w:proofErr w:type="spellStart"/>
      <w:r>
        <w:t>Schorey</w:t>
      </w:r>
      <w:proofErr w:type="spellEnd"/>
      <w:r>
        <w:t xml:space="preserve">, C. Extracellular Microvesicles and </w:t>
      </w:r>
      <w:proofErr w:type="spellStart"/>
      <w:r>
        <w:t>Invadopodia</w:t>
      </w:r>
      <w:proofErr w:type="spellEnd"/>
      <w:r>
        <w:t xml:space="preserve"> Mediate Non-Overlapping Modes of </w:t>
      </w:r>
      <w:proofErr w:type="spellStart"/>
      <w:r>
        <w:t>Tumor</w:t>
      </w:r>
      <w:proofErr w:type="spellEnd"/>
      <w:r>
        <w:t xml:space="preserve"> Cell Invasion. </w:t>
      </w:r>
      <w:r>
        <w:rPr>
          <w:i/>
          <w:iCs/>
        </w:rPr>
        <w:t>Sci. Rep.</w:t>
      </w:r>
      <w:r>
        <w:t xml:space="preserve">, </w:t>
      </w:r>
      <w:r>
        <w:rPr>
          <w:b/>
          <w:bCs/>
        </w:rPr>
        <w:t>2015</w:t>
      </w:r>
      <w:r>
        <w:t xml:space="preserve">, </w:t>
      </w:r>
      <w:r>
        <w:rPr>
          <w:i/>
          <w:iCs/>
        </w:rPr>
        <w:t>5</w:t>
      </w:r>
      <w:r>
        <w:t>, 14748. https://doi.org/10.1038/srep14748.</w:t>
      </w:r>
    </w:p>
    <w:p w14:paraId="1A648258" w14:textId="77777777" w:rsidR="00FA3D72" w:rsidRDefault="00FA3D72" w:rsidP="00FA3D72">
      <w:pPr>
        <w:pStyle w:val="Bibliography"/>
      </w:pPr>
      <w:r>
        <w:t>[79]</w:t>
      </w:r>
      <w:r>
        <w:tab/>
      </w:r>
      <w:proofErr w:type="spellStart"/>
      <w:r>
        <w:t>Bassilana</w:t>
      </w:r>
      <w:proofErr w:type="spellEnd"/>
      <w:r>
        <w:t xml:space="preserve">, M.; </w:t>
      </w:r>
      <w:proofErr w:type="spellStart"/>
      <w:r>
        <w:t>Arkowitz</w:t>
      </w:r>
      <w:proofErr w:type="spellEnd"/>
      <w:r>
        <w:t xml:space="preserve">, R. A. Rac1 and Cdc42 Have Different Roles in Candida Albicans Development. </w:t>
      </w:r>
      <w:proofErr w:type="spellStart"/>
      <w:r>
        <w:rPr>
          <w:i/>
          <w:iCs/>
        </w:rPr>
        <w:t>Eukaryot</w:t>
      </w:r>
      <w:proofErr w:type="spellEnd"/>
      <w:r>
        <w:rPr>
          <w:i/>
          <w:iCs/>
        </w:rPr>
        <w:t>. Cell</w:t>
      </w:r>
      <w:r>
        <w:t xml:space="preserve">, </w:t>
      </w:r>
      <w:r>
        <w:rPr>
          <w:b/>
          <w:bCs/>
        </w:rPr>
        <w:t>2006</w:t>
      </w:r>
      <w:r>
        <w:t xml:space="preserve">, </w:t>
      </w:r>
      <w:r>
        <w:rPr>
          <w:i/>
          <w:iCs/>
        </w:rPr>
        <w:t>5</w:t>
      </w:r>
      <w:r>
        <w:t xml:space="preserve"> (2), 321–329. https://doi.org/10.1128/EC.5.2.321-329.2006.</w:t>
      </w:r>
    </w:p>
    <w:p w14:paraId="1CE930B4" w14:textId="77777777" w:rsidR="00FA3D72" w:rsidRDefault="00FA3D72" w:rsidP="00FA3D72">
      <w:pPr>
        <w:pStyle w:val="Bibliography"/>
      </w:pPr>
      <w:r>
        <w:t>[80]</w:t>
      </w:r>
      <w:r>
        <w:tab/>
      </w:r>
      <w:proofErr w:type="spellStart"/>
      <w:r>
        <w:t>Corvest</w:t>
      </w:r>
      <w:proofErr w:type="spellEnd"/>
      <w:r>
        <w:t xml:space="preserve">, V.; </w:t>
      </w:r>
      <w:proofErr w:type="spellStart"/>
      <w:r>
        <w:t>Bogliolo</w:t>
      </w:r>
      <w:proofErr w:type="spellEnd"/>
      <w:r>
        <w:t xml:space="preserve">, S.; Follette, P.; </w:t>
      </w:r>
      <w:proofErr w:type="spellStart"/>
      <w:r>
        <w:t>Arkowitz</w:t>
      </w:r>
      <w:proofErr w:type="spellEnd"/>
      <w:r>
        <w:t xml:space="preserve">, R. A.; </w:t>
      </w:r>
      <w:proofErr w:type="spellStart"/>
      <w:r>
        <w:t>Bassilana</w:t>
      </w:r>
      <w:proofErr w:type="spellEnd"/>
      <w:r>
        <w:t xml:space="preserve">,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38FE2EDA" w14:textId="77777777" w:rsidR="00FA3D72" w:rsidRDefault="00FA3D72" w:rsidP="00FA3D72">
      <w:pPr>
        <w:pStyle w:val="Bibliography"/>
      </w:pPr>
      <w:r>
        <w:t>[81]</w:t>
      </w:r>
      <w:r>
        <w:tab/>
      </w:r>
      <w:proofErr w:type="spellStart"/>
      <w:r>
        <w:t>Dünkler</w:t>
      </w:r>
      <w:proofErr w:type="spellEnd"/>
      <w:r>
        <w:t xml:space="preserve">, A.; Wendland, J. Candida Albicans Rho-Type GTPase-Encoding Genes Required for Polarized Cell Growth and Cell Separation. </w:t>
      </w:r>
      <w:proofErr w:type="spellStart"/>
      <w:r>
        <w:rPr>
          <w:i/>
          <w:iCs/>
        </w:rPr>
        <w:t>Eukaryot</w:t>
      </w:r>
      <w:proofErr w:type="spellEnd"/>
      <w:r>
        <w:rPr>
          <w:i/>
          <w:iCs/>
        </w:rPr>
        <w:t>. Cell</w:t>
      </w:r>
      <w:r>
        <w:t xml:space="preserve">, </w:t>
      </w:r>
      <w:r>
        <w:rPr>
          <w:b/>
          <w:bCs/>
        </w:rPr>
        <w:t>2007</w:t>
      </w:r>
      <w:r>
        <w:t xml:space="preserve">, </w:t>
      </w:r>
      <w:r>
        <w:rPr>
          <w:i/>
          <w:iCs/>
        </w:rPr>
        <w:t>6</w:t>
      </w:r>
      <w:r>
        <w:t xml:space="preserve"> (5), 844–854. https://doi.org/10.1128/EC.00201-06.</w:t>
      </w:r>
    </w:p>
    <w:p w14:paraId="0A582349" w14:textId="77777777" w:rsidR="00FA3D72" w:rsidRDefault="00FA3D72" w:rsidP="00FA3D72">
      <w:pPr>
        <w:pStyle w:val="Bibliography"/>
      </w:pPr>
      <w:r>
        <w:t>[82]</w:t>
      </w:r>
      <w:r>
        <w:tab/>
      </w:r>
      <w:proofErr w:type="spellStart"/>
      <w:r>
        <w:t>Tricarico</w:t>
      </w:r>
      <w:proofErr w:type="spellEnd"/>
      <w:r>
        <w:t>, C.; Clancy, J.; D’Souza-</w:t>
      </w:r>
      <w:proofErr w:type="spellStart"/>
      <w:r>
        <w:t>Schorey</w:t>
      </w:r>
      <w:proofErr w:type="spellEnd"/>
      <w:r>
        <w:t xml:space="preserve">,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724E62EF" w14:textId="77777777" w:rsidR="00FA3D72" w:rsidRDefault="00FA3D72" w:rsidP="00FA3D72">
      <w:pPr>
        <w:pStyle w:val="Bibliography"/>
      </w:pPr>
      <w:r>
        <w:t>[83]</w:t>
      </w:r>
      <w:r>
        <w:tab/>
        <w:t xml:space="preserve">Zhao, K.; Bleackley, M.; </w:t>
      </w:r>
      <w:proofErr w:type="spellStart"/>
      <w:r>
        <w:t>Chisanga</w:t>
      </w:r>
      <w:proofErr w:type="spellEnd"/>
      <w:r>
        <w:t xml:space="preserve">, D.; </w:t>
      </w:r>
      <w:proofErr w:type="spellStart"/>
      <w:r>
        <w:t>Gangoda</w:t>
      </w:r>
      <w:proofErr w:type="spellEnd"/>
      <w:r>
        <w:t xml:space="preserve">, L.; Fonseka, P.; </w:t>
      </w:r>
      <w:proofErr w:type="spellStart"/>
      <w:r>
        <w:t>Liem</w:t>
      </w:r>
      <w:proofErr w:type="spellEnd"/>
      <w:r>
        <w:t xml:space="preserve">, M.; </w:t>
      </w:r>
      <w:proofErr w:type="spellStart"/>
      <w:r>
        <w:t>Kalra</w:t>
      </w:r>
      <w:proofErr w:type="spellEnd"/>
      <w:r>
        <w:t xml:space="preserve">, H.; </w:t>
      </w:r>
      <w:proofErr w:type="spellStart"/>
      <w:r>
        <w:t>Saffar</w:t>
      </w:r>
      <w:proofErr w:type="spellEnd"/>
      <w:r>
        <w:t xml:space="preserve">, H. A.; </w:t>
      </w:r>
      <w:proofErr w:type="spellStart"/>
      <w:r>
        <w:t>Keerthikumar</w:t>
      </w:r>
      <w:proofErr w:type="spellEnd"/>
      <w:r>
        <w:t xml:space="preserve">, S.; Ang, C.-S.; et al. Extracellular Vesicles Secreted by Saccharomyces Cerevisiae Are Involved in Cell Wall Remodelling. </w:t>
      </w:r>
      <w:proofErr w:type="spellStart"/>
      <w:r>
        <w:rPr>
          <w:i/>
          <w:iCs/>
        </w:rPr>
        <w:t>Commun</w:t>
      </w:r>
      <w:proofErr w:type="spellEnd"/>
      <w:r>
        <w:rPr>
          <w:i/>
          <w:iCs/>
        </w:rPr>
        <w:t>. Biol.</w:t>
      </w:r>
      <w:r>
        <w:t xml:space="preserve">, </w:t>
      </w:r>
      <w:r>
        <w:rPr>
          <w:b/>
          <w:bCs/>
        </w:rPr>
        <w:t>2019</w:t>
      </w:r>
      <w:r>
        <w:t xml:space="preserve">, </w:t>
      </w:r>
      <w:r>
        <w:rPr>
          <w:i/>
          <w:iCs/>
        </w:rPr>
        <w:t>2</w:t>
      </w:r>
      <w:r>
        <w:t xml:space="preserve"> (1), 1–13. https://doi.org/10.1038/s42003-019-0538-8.</w:t>
      </w:r>
    </w:p>
    <w:p w14:paraId="44366C9A" w14:textId="77777777" w:rsidR="00FA3D72" w:rsidRDefault="00FA3D72" w:rsidP="00FA3D72">
      <w:pPr>
        <w:pStyle w:val="Bibliography"/>
      </w:pPr>
      <w:r>
        <w:t>[84]</w:t>
      </w:r>
      <w:r>
        <w:tab/>
      </w:r>
      <w:proofErr w:type="spellStart"/>
      <w:r>
        <w:t>Kondoh</w:t>
      </w:r>
      <w:proofErr w:type="spellEnd"/>
      <w:r>
        <w:t xml:space="preserve">, O.; Tachibana, Y.; </w:t>
      </w:r>
      <w:proofErr w:type="spellStart"/>
      <w:r>
        <w:t>Ohya</w:t>
      </w:r>
      <w:proofErr w:type="spellEnd"/>
      <w:r>
        <w:t xml:space="preserve">, Y.; </w:t>
      </w:r>
      <w:proofErr w:type="spellStart"/>
      <w:r>
        <w:t>Arisawa</w:t>
      </w:r>
      <w:proofErr w:type="spellEnd"/>
      <w:r>
        <w:t xml:space="preserve">, M.; Watanabe, T. Cloning of the RHO1 Gene from Candida Albicans and Its Regulation of Beta-1,3-Glucan Synthesis. </w:t>
      </w:r>
      <w:r>
        <w:rPr>
          <w:i/>
          <w:iCs/>
        </w:rPr>
        <w:t xml:space="preserve">J. </w:t>
      </w:r>
      <w:proofErr w:type="spellStart"/>
      <w:r>
        <w:rPr>
          <w:i/>
          <w:iCs/>
        </w:rPr>
        <w:t>Bacteriol</w:t>
      </w:r>
      <w:proofErr w:type="spellEnd"/>
      <w:r>
        <w:rPr>
          <w:i/>
          <w:iCs/>
        </w:rPr>
        <w:t>.</w:t>
      </w:r>
      <w:r>
        <w:t xml:space="preserve">, </w:t>
      </w:r>
      <w:r>
        <w:rPr>
          <w:b/>
          <w:bCs/>
        </w:rPr>
        <w:t>1997</w:t>
      </w:r>
      <w:r>
        <w:t xml:space="preserve">, </w:t>
      </w:r>
      <w:r>
        <w:rPr>
          <w:i/>
          <w:iCs/>
        </w:rPr>
        <w:t>179</w:t>
      </w:r>
      <w:r>
        <w:t xml:space="preserve"> (24), 7734–7741. https://doi.org/10.1128/jb.179.24.7734-7741.1997.</w:t>
      </w:r>
    </w:p>
    <w:p w14:paraId="76F11A7F" w14:textId="77777777" w:rsidR="00FA3D72" w:rsidRDefault="00FA3D72" w:rsidP="00FA3D72">
      <w:pPr>
        <w:pStyle w:val="Bibliography"/>
      </w:pPr>
      <w:r>
        <w:t>[85]</w:t>
      </w:r>
      <w:r>
        <w:tab/>
      </w:r>
      <w:proofErr w:type="spellStart"/>
      <w:r>
        <w:t>Barelle</w:t>
      </w:r>
      <w:proofErr w:type="spellEnd"/>
      <w:r>
        <w:t xml:space="preserve">, C. J.; Richard, M. L.; </w:t>
      </w:r>
      <w:proofErr w:type="spellStart"/>
      <w:r>
        <w:t>Gaillardin</w:t>
      </w:r>
      <w:proofErr w:type="spellEnd"/>
      <w:r>
        <w:t xml:space="preserve">, C.; </w:t>
      </w:r>
      <w:proofErr w:type="spellStart"/>
      <w:r>
        <w:t>Gow</w:t>
      </w:r>
      <w:proofErr w:type="spellEnd"/>
      <w:r>
        <w:t xml:space="preserve">, N. A. R.; Brown, A. J. P. Candida Albicans VAC8 Is Required for </w:t>
      </w:r>
      <w:proofErr w:type="spellStart"/>
      <w:r>
        <w:t>Vacuolar</w:t>
      </w:r>
      <w:proofErr w:type="spellEnd"/>
      <w:r>
        <w:t xml:space="preserve"> Inheritance and Normal Hyphal Branching. </w:t>
      </w:r>
      <w:proofErr w:type="spellStart"/>
      <w:r>
        <w:rPr>
          <w:i/>
          <w:iCs/>
        </w:rPr>
        <w:t>Eukaryot</w:t>
      </w:r>
      <w:proofErr w:type="spellEnd"/>
      <w:r>
        <w:rPr>
          <w:i/>
          <w:iCs/>
        </w:rPr>
        <w:t>. Cell</w:t>
      </w:r>
      <w:r>
        <w:t xml:space="preserve">, </w:t>
      </w:r>
      <w:r>
        <w:rPr>
          <w:b/>
          <w:bCs/>
        </w:rPr>
        <w:t>2006</w:t>
      </w:r>
      <w:r>
        <w:t xml:space="preserve">, </w:t>
      </w:r>
      <w:r>
        <w:rPr>
          <w:i/>
          <w:iCs/>
        </w:rPr>
        <w:t>5</w:t>
      </w:r>
      <w:r>
        <w:t xml:space="preserve"> (2), 359–367. https://doi.org/10.1128/EC.5.2.359-367.2006.</w:t>
      </w:r>
    </w:p>
    <w:p w14:paraId="1A927014" w14:textId="77777777" w:rsidR="00FA3D72" w:rsidRDefault="00FA3D72" w:rsidP="00FA3D72">
      <w:pPr>
        <w:pStyle w:val="Bibliography"/>
      </w:pPr>
      <w:r>
        <w:t>[86]</w:t>
      </w:r>
      <w:r>
        <w:tab/>
      </w:r>
      <w:proofErr w:type="spellStart"/>
      <w:r>
        <w:t>Lupashin</w:t>
      </w:r>
      <w:proofErr w:type="spellEnd"/>
      <w:r>
        <w:t xml:space="preserve">, V. V.; </w:t>
      </w:r>
      <w:proofErr w:type="spellStart"/>
      <w:r>
        <w:t>Pokrovskaya</w:t>
      </w:r>
      <w:proofErr w:type="spellEnd"/>
      <w:r>
        <w:t xml:space="preserve">,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7EE25F24" w14:textId="77777777" w:rsidR="00FA3D72" w:rsidRDefault="00FA3D72" w:rsidP="00FA3D72">
      <w:pPr>
        <w:pStyle w:val="Bibliography"/>
      </w:pPr>
      <w:r>
        <w:t>[87]</w:t>
      </w:r>
      <w:r>
        <w:tab/>
        <w:t xml:space="preserve">Jedd, G.; Mulholland, J.; </w:t>
      </w:r>
      <w:proofErr w:type="spellStart"/>
      <w:r>
        <w:t>Segev</w:t>
      </w:r>
      <w:proofErr w:type="spellEnd"/>
      <w:r>
        <w:t xml:space="preserve">, N. Two New </w:t>
      </w:r>
      <w:proofErr w:type="spellStart"/>
      <w:r>
        <w:t>Ypt</w:t>
      </w:r>
      <w:proofErr w:type="spellEnd"/>
      <w:r>
        <w:t xml:space="preserve">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4D68EAE7" w14:textId="77777777" w:rsidR="00FA3D72" w:rsidRDefault="00FA3D72" w:rsidP="00FA3D72">
      <w:pPr>
        <w:pStyle w:val="Bibliography"/>
      </w:pPr>
      <w:r>
        <w:t>[88]</w:t>
      </w:r>
      <w:r>
        <w:tab/>
        <w:t xml:space="preserve">McNew, J. A.; </w:t>
      </w:r>
      <w:proofErr w:type="spellStart"/>
      <w:r>
        <w:t>Søgaard</w:t>
      </w:r>
      <w:proofErr w:type="spellEnd"/>
      <w:r>
        <w:t xml:space="preserve">, M.; </w:t>
      </w:r>
      <w:proofErr w:type="spellStart"/>
      <w:r>
        <w:t>Lampen</w:t>
      </w:r>
      <w:proofErr w:type="spellEnd"/>
      <w:r>
        <w:t xml:space="preserve">, N. M.; Machida, S.; Ye, R. R.; </w:t>
      </w:r>
      <w:proofErr w:type="spellStart"/>
      <w:r>
        <w:t>Lacomis</w:t>
      </w:r>
      <w:proofErr w:type="spellEnd"/>
      <w:r>
        <w:t xml:space="preserve">, L.; </w:t>
      </w:r>
      <w:proofErr w:type="spellStart"/>
      <w:r>
        <w:t>Tempst</w:t>
      </w:r>
      <w:proofErr w:type="spellEnd"/>
      <w:r>
        <w:t xml:space="preserve">, P.; Rothman, J. E.; </w:t>
      </w:r>
      <w:proofErr w:type="spellStart"/>
      <w:r>
        <w:t>Söllner</w:t>
      </w:r>
      <w:proofErr w:type="spellEnd"/>
      <w:r>
        <w:t xml:space="preserve">,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4D087F73" w14:textId="77777777" w:rsidR="00FA3D72" w:rsidRDefault="00FA3D72" w:rsidP="00FA3D72">
      <w:pPr>
        <w:pStyle w:val="Bibliography"/>
      </w:pPr>
      <w:r>
        <w:t>[89]</w:t>
      </w:r>
      <w:r>
        <w:tab/>
      </w:r>
      <w:proofErr w:type="spellStart"/>
      <w:r>
        <w:t>Kweon</w:t>
      </w:r>
      <w:proofErr w:type="spellEnd"/>
      <w:r>
        <w:t xml:space="preserve">, Y.; </w:t>
      </w:r>
      <w:proofErr w:type="spellStart"/>
      <w:r>
        <w:t>Rothe</w:t>
      </w:r>
      <w:proofErr w:type="spellEnd"/>
      <w:r>
        <w:t xml:space="preserv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5A0E4F52" w14:textId="77777777" w:rsidR="00FA3D72" w:rsidRDefault="00FA3D72" w:rsidP="00FA3D72">
      <w:pPr>
        <w:pStyle w:val="Bibliography"/>
      </w:pPr>
      <w:r>
        <w:t>[90]</w:t>
      </w:r>
      <w:r>
        <w:tab/>
        <w:t xml:space="preserve">Gross, J. C.; Chaudhary, V.; </w:t>
      </w:r>
      <w:proofErr w:type="spellStart"/>
      <w:r>
        <w:t>Bartscherer</w:t>
      </w:r>
      <w:proofErr w:type="spellEnd"/>
      <w:r>
        <w:t xml:space="preserve">, K.; Boutros, M. Active </w:t>
      </w:r>
      <w:proofErr w:type="spellStart"/>
      <w:r>
        <w:t>Wnt</w:t>
      </w:r>
      <w:proofErr w:type="spellEnd"/>
      <w:r>
        <w:t xml:space="preserve">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7205CFE2" w14:textId="77777777" w:rsidR="00FA3D72" w:rsidRDefault="00FA3D72" w:rsidP="00FA3D72">
      <w:pPr>
        <w:pStyle w:val="Bibliography"/>
      </w:pPr>
      <w:r>
        <w:t>[91]</w:t>
      </w:r>
      <w:r>
        <w:tab/>
      </w:r>
      <w:proofErr w:type="spellStart"/>
      <w:r>
        <w:t>Linnemannstöns</w:t>
      </w:r>
      <w:proofErr w:type="spellEnd"/>
      <w:r>
        <w:t xml:space="preserve">, K.; Karuna, P.; Witte, L.; Kittel, J.; </w:t>
      </w:r>
      <w:proofErr w:type="spellStart"/>
      <w:r>
        <w:t>Danieli</w:t>
      </w:r>
      <w:proofErr w:type="spellEnd"/>
      <w:r>
        <w:t xml:space="preserve">, A.; Müller, D.; Nitsch, L.; </w:t>
      </w:r>
      <w:proofErr w:type="spellStart"/>
      <w:r>
        <w:t>Honemann</w:t>
      </w:r>
      <w:proofErr w:type="spellEnd"/>
      <w:r>
        <w:t xml:space="preserve">-Capito, M.; </w:t>
      </w:r>
      <w:proofErr w:type="spellStart"/>
      <w:r>
        <w:t>Grawe</w:t>
      </w:r>
      <w:proofErr w:type="spellEnd"/>
      <w:r>
        <w:t xml:space="preserve">, F.; </w:t>
      </w:r>
      <w:proofErr w:type="spellStart"/>
      <w:r>
        <w:t>Wodarz</w:t>
      </w:r>
      <w:proofErr w:type="spellEnd"/>
      <w:r>
        <w:t xml:space="preserve">, A.; et al. Ykt6 Membrane-to-Cytosol Cycling Regulates </w:t>
      </w:r>
      <w:proofErr w:type="spellStart"/>
      <w:r>
        <w:t>Exosomal</w:t>
      </w:r>
      <w:proofErr w:type="spellEnd"/>
      <w:r>
        <w:t xml:space="preserve"> </w:t>
      </w:r>
      <w:proofErr w:type="spellStart"/>
      <w:r>
        <w:t>Wnt</w:t>
      </w:r>
      <w:proofErr w:type="spellEnd"/>
      <w:r>
        <w:t xml:space="preserve"> Secretion. </w:t>
      </w:r>
      <w:proofErr w:type="spellStart"/>
      <w:r>
        <w:rPr>
          <w:i/>
          <w:iCs/>
        </w:rPr>
        <w:t>bioRxiv</w:t>
      </w:r>
      <w:proofErr w:type="spellEnd"/>
      <w:r>
        <w:t xml:space="preserve">, </w:t>
      </w:r>
      <w:r>
        <w:rPr>
          <w:b/>
          <w:bCs/>
        </w:rPr>
        <w:t>2018</w:t>
      </w:r>
      <w:r>
        <w:t>, 485565. https://doi.org/10.1101/485565.</w:t>
      </w:r>
    </w:p>
    <w:p w14:paraId="6404FBCC" w14:textId="77777777" w:rsidR="00FA3D72" w:rsidRDefault="00FA3D72" w:rsidP="00FA3D72">
      <w:pPr>
        <w:pStyle w:val="Bibliography"/>
      </w:pPr>
      <w:r>
        <w:t>[92]</w:t>
      </w:r>
      <w:r>
        <w:tab/>
        <w:t>Bernardo, S. M.; Rane, H. S.; Chavez-</w:t>
      </w:r>
      <w:proofErr w:type="spellStart"/>
      <w:r>
        <w:t>Dozal</w:t>
      </w:r>
      <w:proofErr w:type="spellEnd"/>
      <w:r>
        <w:t xml:space="preserve">,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2E3CB420" w14:textId="77777777" w:rsidR="00FA3D72" w:rsidRDefault="00FA3D72" w:rsidP="00FA3D72">
      <w:pPr>
        <w:pStyle w:val="Bibliography"/>
      </w:pPr>
      <w:r>
        <w:lastRenderedPageBreak/>
        <w:t>[93]</w:t>
      </w:r>
      <w:r>
        <w:tab/>
        <w:t xml:space="preserve">Bishop, A.; Lane, R.; </w:t>
      </w:r>
      <w:proofErr w:type="spellStart"/>
      <w:r>
        <w:t>Beniston</w:t>
      </w:r>
      <w:proofErr w:type="spellEnd"/>
      <w:r>
        <w:t>, R.; Chapa‐y‐</w:t>
      </w:r>
      <w:proofErr w:type="spellStart"/>
      <w:r>
        <w:t>Lazo</w:t>
      </w:r>
      <w:proofErr w:type="spellEnd"/>
      <w:r>
        <w:t xml:space="preserve">, B.; Smythe, C.; </w:t>
      </w:r>
      <w:proofErr w:type="spellStart"/>
      <w:r>
        <w:t>Sudbery</w:t>
      </w:r>
      <w:proofErr w:type="spellEnd"/>
      <w:r>
        <w:t xml:space="preserve">,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69D7027E" w14:textId="77777777" w:rsidR="00FA3D72" w:rsidRDefault="00FA3D72" w:rsidP="00FA3D72">
      <w:pPr>
        <w:pStyle w:val="Bibliography"/>
      </w:pPr>
      <w:r>
        <w:t>[94]</w:t>
      </w:r>
      <w:r>
        <w:tab/>
        <w:t xml:space="preserve">Douglas, L. M.; Wang, H. X.; Li, L.; Konopka, J. B. Membrane Compartment Occupied by Can1 (MCC) and </w:t>
      </w:r>
      <w:proofErr w:type="spellStart"/>
      <w:r>
        <w:t>Eisosome</w:t>
      </w:r>
      <w:proofErr w:type="spellEnd"/>
      <w:r>
        <w:t xml:space="preserv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788797ED" w14:textId="77777777" w:rsidR="00FA3D72" w:rsidRDefault="00FA3D72" w:rsidP="00FA3D72">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04DC5E7B" w14:textId="77777777" w:rsidR="00FA3D72" w:rsidRDefault="00FA3D72" w:rsidP="00FA3D72">
      <w:pPr>
        <w:pStyle w:val="Bibliography"/>
      </w:pPr>
      <w:r>
        <w:t>[96]</w:t>
      </w:r>
      <w:r>
        <w:tab/>
      </w:r>
      <w:proofErr w:type="spellStart"/>
      <w:r>
        <w:t>Palige</w:t>
      </w:r>
      <w:proofErr w:type="spellEnd"/>
      <w:r>
        <w:t xml:space="preserve">, K.; Linde, J.; Martin, R.; </w:t>
      </w:r>
      <w:proofErr w:type="spellStart"/>
      <w:r>
        <w:t>Böttcher</w:t>
      </w:r>
      <w:proofErr w:type="spellEnd"/>
      <w:r>
        <w:t xml:space="preserve">, B.; </w:t>
      </w:r>
      <w:proofErr w:type="spellStart"/>
      <w:r>
        <w:t>Citiulo</w:t>
      </w:r>
      <w:proofErr w:type="spellEnd"/>
      <w:r>
        <w:t xml:space="preserve">, F.; Sullivan, D. J.; Weber, J.; </w:t>
      </w:r>
      <w:proofErr w:type="spellStart"/>
      <w:r>
        <w:t>Staib</w:t>
      </w:r>
      <w:proofErr w:type="spellEnd"/>
      <w:r>
        <w:t xml:space="preserve">, C.; Rupp, S.; </w:t>
      </w:r>
      <w:proofErr w:type="spellStart"/>
      <w:r>
        <w:t>Hube</w:t>
      </w:r>
      <w:proofErr w:type="spellEnd"/>
      <w:r>
        <w:t xml:space="preserve">, B.; et al. Global Transcriptome Sequencing Identifies Chlamydospore Specific Markers in Candida Albicans and Candida </w:t>
      </w:r>
      <w:proofErr w:type="spellStart"/>
      <w:r>
        <w:t>Dubliniensis</w:t>
      </w:r>
      <w:proofErr w:type="spellEnd"/>
      <w:r>
        <w:t xml:space="preserve">. </w:t>
      </w:r>
      <w:r>
        <w:rPr>
          <w:i/>
          <w:iCs/>
        </w:rPr>
        <w:t>PLOS ONE</w:t>
      </w:r>
      <w:r>
        <w:t xml:space="preserve">, </w:t>
      </w:r>
      <w:r>
        <w:rPr>
          <w:b/>
          <w:bCs/>
        </w:rPr>
        <w:t>2013</w:t>
      </w:r>
      <w:r>
        <w:t xml:space="preserve">, </w:t>
      </w:r>
      <w:r>
        <w:rPr>
          <w:i/>
          <w:iCs/>
        </w:rPr>
        <w:t>8</w:t>
      </w:r>
      <w:r>
        <w:t xml:space="preserve"> (4), e61940. https://doi.org/10.1371/journal.pone.0061940.</w:t>
      </w:r>
    </w:p>
    <w:p w14:paraId="15214012" w14:textId="77777777" w:rsidR="00FA3D72" w:rsidRDefault="00FA3D72" w:rsidP="00FA3D72">
      <w:pPr>
        <w:pStyle w:val="Bibliography"/>
      </w:pPr>
      <w:r>
        <w:t>[97]</w:t>
      </w:r>
      <w:r>
        <w:tab/>
        <w:t xml:space="preserve">Young, M. E.; </w:t>
      </w:r>
      <w:proofErr w:type="spellStart"/>
      <w:r>
        <w:t>Karpova</w:t>
      </w:r>
      <w:proofErr w:type="spellEnd"/>
      <w:r>
        <w:t xml:space="preserve">, T. S.; </w:t>
      </w:r>
      <w:proofErr w:type="spellStart"/>
      <w:r>
        <w:t>Brügger</w:t>
      </w:r>
      <w:proofErr w:type="spellEnd"/>
      <w:r>
        <w:t xml:space="preserve">, B.; </w:t>
      </w:r>
      <w:proofErr w:type="spellStart"/>
      <w:r>
        <w:t>Moschenross</w:t>
      </w:r>
      <w:proofErr w:type="spellEnd"/>
      <w:r>
        <w:t xml:space="preserve">, D. M.; Wang, G. K.; </w:t>
      </w:r>
      <w:proofErr w:type="spellStart"/>
      <w:r>
        <w:t>Schneiter</w:t>
      </w:r>
      <w:proofErr w:type="spellEnd"/>
      <w:r>
        <w:t xml:space="preserve">, R.; Wieland, F. T.; Cooper, J. A. The Sur7p Family Defines Novel Cortical Domains in Saccharomyces Cerevisiae, Affects Sphingolipid Metabolism, and Is Involved in Sporulation. </w:t>
      </w:r>
      <w:r>
        <w:rPr>
          <w:i/>
          <w:iCs/>
        </w:rPr>
        <w:t>Mol. Cell. Biol.</w:t>
      </w:r>
      <w:r>
        <w:t xml:space="preserve">, </w:t>
      </w:r>
      <w:r>
        <w:rPr>
          <w:b/>
          <w:bCs/>
        </w:rPr>
        <w:t>2002</w:t>
      </w:r>
      <w:r>
        <w:t xml:space="preserve">, </w:t>
      </w:r>
      <w:r>
        <w:rPr>
          <w:i/>
          <w:iCs/>
        </w:rPr>
        <w:t>22</w:t>
      </w:r>
      <w:r>
        <w:t xml:space="preserve"> (3), 927–934. https://doi.org/10.1128/MCB.22.3.927-934.2002.</w:t>
      </w:r>
    </w:p>
    <w:p w14:paraId="37A3AC89" w14:textId="77777777" w:rsidR="00FA3D72" w:rsidRDefault="00FA3D72" w:rsidP="00FA3D72">
      <w:pPr>
        <w:pStyle w:val="Bibliography"/>
      </w:pPr>
      <w:r>
        <w:t>[98]</w:t>
      </w:r>
      <w:r>
        <w:tab/>
        <w:t xml:space="preserve">Alvarez, F. J.; Douglas, L. M.; </w:t>
      </w:r>
      <w:proofErr w:type="spellStart"/>
      <w:r>
        <w:t>Rosebrock</w:t>
      </w:r>
      <w:proofErr w:type="spellEnd"/>
      <w:r>
        <w:t xml:space="preserve">,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1D1ECDE0" w14:textId="77777777" w:rsidR="00FA3D72" w:rsidRDefault="00FA3D72" w:rsidP="00FA3D72">
      <w:pPr>
        <w:pStyle w:val="Bibliography"/>
      </w:pPr>
      <w:r>
        <w:t>[99]</w:t>
      </w:r>
      <w:r>
        <w:tab/>
        <w:t xml:space="preserve">Grove, J.; Hu, K.; Farquhar, M. J.; Goodall, M.; Walker, L.; </w:t>
      </w:r>
      <w:proofErr w:type="spellStart"/>
      <w:r>
        <w:t>Jamshad</w:t>
      </w:r>
      <w:proofErr w:type="spellEnd"/>
      <w:r>
        <w:t xml:space="preserve">, M.; Drummer, H. E.; Bill, R. M.; Balfe, P.; McKeating, J. A. A New Panel of Epitope Mapped Monoclonal Antibodies Recognising the Prototypical Tetraspanin CD81. </w:t>
      </w:r>
      <w:proofErr w:type="spellStart"/>
      <w:r>
        <w:rPr>
          <w:i/>
          <w:iCs/>
        </w:rPr>
        <w:t>Wellcome</w:t>
      </w:r>
      <w:proofErr w:type="spellEnd"/>
      <w:r>
        <w:rPr>
          <w:i/>
          <w:iCs/>
        </w:rPr>
        <w:t xml:space="preserve"> Open Res.</w:t>
      </w:r>
      <w:r>
        <w:t xml:space="preserve">, </w:t>
      </w:r>
      <w:r>
        <w:rPr>
          <w:b/>
          <w:bCs/>
        </w:rPr>
        <w:t>2017</w:t>
      </w:r>
      <w:r>
        <w:t xml:space="preserve">, </w:t>
      </w:r>
      <w:r>
        <w:rPr>
          <w:i/>
          <w:iCs/>
        </w:rPr>
        <w:t>2</w:t>
      </w:r>
      <w:r>
        <w:t>, 82. https://doi.org/10.12688/wellcomeopenres.12058.1.</w:t>
      </w:r>
    </w:p>
    <w:p w14:paraId="41CCD681" w14:textId="77777777" w:rsidR="00FA3D72" w:rsidRDefault="00FA3D72" w:rsidP="00FA3D72">
      <w:pPr>
        <w:pStyle w:val="Bibliography"/>
      </w:pPr>
      <w:r>
        <w:t>[100]</w:t>
      </w:r>
      <w:r>
        <w:tab/>
        <w:t xml:space="preserve">Cook, G. A.; Longhurst, C. M.; </w:t>
      </w:r>
      <w:proofErr w:type="spellStart"/>
      <w:r>
        <w:t>Grgurevich</w:t>
      </w:r>
      <w:proofErr w:type="spellEnd"/>
      <w:r>
        <w:t xml:space="preserve">, S.; Cholera, S.; </w:t>
      </w:r>
      <w:proofErr w:type="spellStart"/>
      <w:r>
        <w:t>Crossno</w:t>
      </w:r>
      <w:proofErr w:type="spellEnd"/>
      <w:r>
        <w:t xml:space="preserve">,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6A4DDB51" w14:textId="77777777" w:rsidR="00FA3D72" w:rsidRDefault="00FA3D72" w:rsidP="00FA3D72">
      <w:pPr>
        <w:pStyle w:val="Bibliography"/>
      </w:pPr>
      <w:r>
        <w:t>[101]</w:t>
      </w:r>
      <w:r>
        <w:tab/>
        <w:t xml:space="preserve">Kim, T.-K.; Park, C. S.; </w:t>
      </w:r>
      <w:proofErr w:type="spellStart"/>
      <w:r>
        <w:t>Jeoung</w:t>
      </w:r>
      <w:proofErr w:type="spellEnd"/>
      <w:r>
        <w:t xml:space="preserve">, M. H.; Lee, W. R.; Go, N. K.; Choi, J. R.; Lee, T. S.; Shim, H.; Lee, S. Generation of a Human Antibody That Inhibits TSPAN8-Mediated Invasion of Metastatic Colorectal Cancer Cells.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2015</w:t>
      </w:r>
      <w:r>
        <w:t xml:space="preserve">, </w:t>
      </w:r>
      <w:r>
        <w:rPr>
          <w:i/>
          <w:iCs/>
        </w:rPr>
        <w:t>468</w:t>
      </w:r>
      <w:r>
        <w:t xml:space="preserve"> (4), 774–780. https://doi.org/10.1016/j.bbrc.2015.11.031.</w:t>
      </w:r>
    </w:p>
    <w:p w14:paraId="47E3A511" w14:textId="77777777" w:rsidR="00FA3D72" w:rsidRDefault="00FA3D72" w:rsidP="00FA3D72">
      <w:pPr>
        <w:pStyle w:val="Bibliography"/>
      </w:pPr>
      <w:r>
        <w:t>[102]</w:t>
      </w:r>
      <w:r>
        <w:tab/>
        <w:t xml:space="preserve">Saint-Pol, J.; </w:t>
      </w:r>
      <w:proofErr w:type="spellStart"/>
      <w:r>
        <w:t>Billard</w:t>
      </w:r>
      <w:proofErr w:type="spellEnd"/>
      <w:r>
        <w:t xml:space="preserve">, M.; Dornier, E.; </w:t>
      </w:r>
      <w:proofErr w:type="spellStart"/>
      <w:r>
        <w:t>Eschenbrenner</w:t>
      </w:r>
      <w:proofErr w:type="spellEnd"/>
      <w:r>
        <w:t xml:space="preserve">, E.; </w:t>
      </w:r>
      <w:proofErr w:type="spellStart"/>
      <w:r>
        <w:t>Danglot</w:t>
      </w:r>
      <w:proofErr w:type="spellEnd"/>
      <w:r>
        <w:t xml:space="preserve">, L.; </w:t>
      </w:r>
      <w:proofErr w:type="spellStart"/>
      <w:r>
        <w:t>Boucheix</w:t>
      </w:r>
      <w:proofErr w:type="spellEnd"/>
      <w:r>
        <w:t xml:space="preserve">, C.; </w:t>
      </w:r>
      <w:proofErr w:type="spellStart"/>
      <w:r>
        <w:t>Charrin</w:t>
      </w:r>
      <w:proofErr w:type="spellEnd"/>
      <w:r>
        <w:t xml:space="preserve">,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03405392" w14:textId="77777777" w:rsidR="00FA3D72" w:rsidRDefault="00FA3D72" w:rsidP="00FA3D72">
      <w:pPr>
        <w:pStyle w:val="Bibliography"/>
      </w:pPr>
      <w:r>
        <w:t>[103]</w:t>
      </w:r>
      <w:r>
        <w:tab/>
      </w:r>
      <w:proofErr w:type="spellStart"/>
      <w:r>
        <w:t>Sina</w:t>
      </w:r>
      <w:proofErr w:type="spellEnd"/>
      <w:r>
        <w:t xml:space="preserve">, A. A. I.; Vaidyanathan, R.; Dey, S.; </w:t>
      </w:r>
      <w:proofErr w:type="spellStart"/>
      <w:r>
        <w:t>Carrascosa</w:t>
      </w:r>
      <w:proofErr w:type="spellEnd"/>
      <w:r>
        <w:t xml:space="preserve">, L. G.; </w:t>
      </w:r>
      <w:proofErr w:type="spellStart"/>
      <w:r>
        <w:t>Shiddiky</w:t>
      </w:r>
      <w:proofErr w:type="spellEnd"/>
      <w:r>
        <w:t xml:space="preserve">, M. J. A.; </w:t>
      </w:r>
      <w:proofErr w:type="spellStart"/>
      <w:r>
        <w:t>Trau</w:t>
      </w:r>
      <w:proofErr w:type="spellEnd"/>
      <w:r>
        <w:t xml:space="preserve">,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55D2CC13" w14:textId="77777777" w:rsidR="00FA3D72" w:rsidRDefault="00FA3D72" w:rsidP="00FA3D72">
      <w:pPr>
        <w:pStyle w:val="Bibliography"/>
      </w:pPr>
      <w:r>
        <w:t>[104]</w:t>
      </w:r>
      <w:r>
        <w:tab/>
      </w:r>
      <w:proofErr w:type="spellStart"/>
      <w:r>
        <w:t>Hildonen</w:t>
      </w:r>
      <w:proofErr w:type="spellEnd"/>
      <w:r>
        <w:t xml:space="preserve">, S.; </w:t>
      </w:r>
      <w:proofErr w:type="spellStart"/>
      <w:r>
        <w:t>Skarpen</w:t>
      </w:r>
      <w:proofErr w:type="spellEnd"/>
      <w:r>
        <w:t xml:space="preserve">, E.; Halvorsen, T. G.; </w:t>
      </w:r>
      <w:proofErr w:type="spellStart"/>
      <w:r>
        <w:t>Reubsaet</w:t>
      </w:r>
      <w:proofErr w:type="spellEnd"/>
      <w:r>
        <w:t xml:space="preserve">, L. Isolation and Mass Spectrometry Analysis of Urinary </w:t>
      </w:r>
      <w:proofErr w:type="spellStart"/>
      <w:r>
        <w:t>Extraexosomal</w:t>
      </w:r>
      <w:proofErr w:type="spellEnd"/>
      <w:r>
        <w:t xml:space="preserve"> Proteins. </w:t>
      </w:r>
      <w:r>
        <w:rPr>
          <w:i/>
          <w:iCs/>
        </w:rPr>
        <w:t>Sci. Rep.</w:t>
      </w:r>
      <w:r>
        <w:t xml:space="preserve">, </w:t>
      </w:r>
      <w:r>
        <w:rPr>
          <w:b/>
          <w:bCs/>
        </w:rPr>
        <w:t>2016</w:t>
      </w:r>
      <w:r>
        <w:t xml:space="preserve">, </w:t>
      </w:r>
      <w:r>
        <w:rPr>
          <w:i/>
          <w:iCs/>
        </w:rPr>
        <w:t>6</w:t>
      </w:r>
      <w:r>
        <w:t>, 36331. https://doi.org/10.1038/srep36331.</w:t>
      </w:r>
    </w:p>
    <w:p w14:paraId="12EBCC0D" w14:textId="77777777" w:rsidR="00FA3D72" w:rsidRDefault="00FA3D72" w:rsidP="00FA3D72">
      <w:pPr>
        <w:pStyle w:val="Bibliography"/>
      </w:pPr>
      <w:r>
        <w:t>[105]</w:t>
      </w:r>
      <w:r>
        <w:tab/>
        <w:t xml:space="preserve">García-Sánchez, S.; </w:t>
      </w:r>
      <w:proofErr w:type="spellStart"/>
      <w:r>
        <w:t>Mavor</w:t>
      </w:r>
      <w:proofErr w:type="spellEnd"/>
      <w:r>
        <w:t xml:space="preserve">, A. L.; Russell, C. L.; </w:t>
      </w:r>
      <w:proofErr w:type="spellStart"/>
      <w:r>
        <w:t>Argimon</w:t>
      </w:r>
      <w:proofErr w:type="spellEnd"/>
      <w:r>
        <w:t xml:space="preserve">, S.; Dennison, P.; </w:t>
      </w:r>
      <w:proofErr w:type="spellStart"/>
      <w:r>
        <w:t>Enjalbert</w:t>
      </w:r>
      <w:proofErr w:type="spellEnd"/>
      <w:r>
        <w:t xml:space="preserve">, B.; Brown, A. J. P. Global Roles of Ssn6 in Tup1- and Nrg1-Dependent Gene Regulation in the Fungal 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7AFFBC5A" w14:textId="77777777" w:rsidR="00FA3D72" w:rsidRDefault="00FA3D72" w:rsidP="00FA3D72">
      <w:pPr>
        <w:pStyle w:val="Bibliography"/>
      </w:pPr>
      <w:r>
        <w:t>[106]</w:t>
      </w:r>
      <w:r>
        <w:tab/>
        <w:t xml:space="preserve">Gola, S.; Martin, R.; Walther, A.; </w:t>
      </w:r>
      <w:proofErr w:type="spellStart"/>
      <w:r>
        <w:t>Dünkler</w:t>
      </w:r>
      <w:proofErr w:type="spellEnd"/>
      <w:r>
        <w:t xml:space="preserve">,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3FE9BA49" w14:textId="77777777" w:rsidR="00FA3D72" w:rsidRDefault="00FA3D72" w:rsidP="00FA3D72">
      <w:pPr>
        <w:pStyle w:val="Bibliography"/>
      </w:pPr>
      <w:r>
        <w:t>[107]</w:t>
      </w:r>
      <w:r>
        <w:tab/>
      </w:r>
      <w:proofErr w:type="spellStart"/>
      <w:r>
        <w:t>Foderaro</w:t>
      </w:r>
      <w:proofErr w:type="spellEnd"/>
      <w:r>
        <w:t>, J. E.; Douglas, L. M.; Konopka, J. B. MCC/</w:t>
      </w:r>
      <w:proofErr w:type="spellStart"/>
      <w:r>
        <w:t>Eisosomes</w:t>
      </w:r>
      <w:proofErr w:type="spellEnd"/>
      <w:r>
        <w:t xml:space="preserve">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049C6A73" w14:textId="77777777" w:rsidR="00FA3D72" w:rsidRDefault="00FA3D72" w:rsidP="00FA3D72">
      <w:pPr>
        <w:pStyle w:val="Bibliography"/>
      </w:pPr>
      <w:r>
        <w:lastRenderedPageBreak/>
        <w:t>[108]</w:t>
      </w:r>
      <w:r>
        <w:tab/>
        <w:t xml:space="preserve">Perez-Hernandez, D.; Gutiérrez-Vázquez, C.; Jorge, I.; López-Martín, S.; </w:t>
      </w:r>
      <w:proofErr w:type="spellStart"/>
      <w:r>
        <w:t>Ursa</w:t>
      </w:r>
      <w:proofErr w:type="spellEnd"/>
      <w:r>
        <w:t xml:space="preserve">, A.; Sánchez-Madrid, F.; Vázquez, J.; </w:t>
      </w:r>
      <w:proofErr w:type="spellStart"/>
      <w:r>
        <w:t>Yáñez-Mó</w:t>
      </w:r>
      <w:proofErr w:type="spellEnd"/>
      <w:r>
        <w:t xml:space="preserve">,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7FAC6EC7" w14:textId="77777777" w:rsidR="00FA3D72" w:rsidRDefault="00FA3D72" w:rsidP="00FA3D72">
      <w:pPr>
        <w:pStyle w:val="Bibliography"/>
      </w:pPr>
      <w:r>
        <w:t>[109]</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1522C08E" w14:textId="77777777" w:rsidR="00FA3D72" w:rsidRDefault="00FA3D72" w:rsidP="00FA3D72">
      <w:pPr>
        <w:pStyle w:val="Bibliography"/>
      </w:pPr>
      <w:r>
        <w:t>[110]</w:t>
      </w:r>
      <w:r>
        <w:tab/>
        <w:t xml:space="preserve">Broxton, C. N.; </w:t>
      </w:r>
      <w:proofErr w:type="spellStart"/>
      <w:r>
        <w:t>Culotta</w:t>
      </w:r>
      <w:proofErr w:type="spellEnd"/>
      <w:r>
        <w:t xml:space="preserve">,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7141CF97" w14:textId="77777777" w:rsidR="00FA3D72" w:rsidRDefault="00FA3D72" w:rsidP="00FA3D72">
      <w:pPr>
        <w:pStyle w:val="Bibliography"/>
      </w:pPr>
      <w:r>
        <w:t>[111]</w:t>
      </w:r>
      <w:r>
        <w:tab/>
      </w:r>
      <w:proofErr w:type="spellStart"/>
      <w:r>
        <w:t>Bauerova</w:t>
      </w:r>
      <w:proofErr w:type="spellEnd"/>
      <w:r>
        <w:t xml:space="preserve">, V.; </w:t>
      </w:r>
      <w:proofErr w:type="spellStart"/>
      <w:r>
        <w:t>Pichova</w:t>
      </w:r>
      <w:proofErr w:type="spellEnd"/>
      <w:r>
        <w:t xml:space="preserve">, I.; </w:t>
      </w:r>
      <w:proofErr w:type="spellStart"/>
      <w:r>
        <w:t>Hruskova-Heidingsfeldova</w:t>
      </w:r>
      <w:proofErr w:type="spellEnd"/>
      <w:r>
        <w:t xml:space="preserve">, O. Nitrogen Source and Growth Stage of Candida Albicans Influence Expression Level of </w:t>
      </w:r>
      <w:proofErr w:type="spellStart"/>
      <w:r>
        <w:t>Vacuolar</w:t>
      </w:r>
      <w:proofErr w:type="spellEnd"/>
      <w:r>
        <w:t xml:space="preserve"> Aspartic Protease </w:t>
      </w:r>
      <w:proofErr w:type="spellStart"/>
      <w:r>
        <w:t>Aprlp</w:t>
      </w:r>
      <w:proofErr w:type="spellEnd"/>
      <w:r>
        <w:t xml:space="preserve"> and Carboxypeptidase </w:t>
      </w:r>
      <w:proofErr w:type="spellStart"/>
      <w:r>
        <w:t>Cpylp</w:t>
      </w:r>
      <w:proofErr w:type="spellEnd"/>
      <w:r>
        <w:t xml:space="preserve">. </w:t>
      </w:r>
      <w:r>
        <w:rPr>
          <w:i/>
          <w:iCs/>
        </w:rPr>
        <w:t>Can. J. Microbiol.</w:t>
      </w:r>
      <w:r>
        <w:t xml:space="preserve">, </w:t>
      </w:r>
      <w:r>
        <w:rPr>
          <w:b/>
          <w:bCs/>
        </w:rPr>
        <w:t>2012</w:t>
      </w:r>
      <w:r>
        <w:t xml:space="preserve">, </w:t>
      </w:r>
      <w:r>
        <w:rPr>
          <w:i/>
          <w:iCs/>
        </w:rPr>
        <w:t>58</w:t>
      </w:r>
      <w:r>
        <w:t xml:space="preserve"> (5), 678–681.</w:t>
      </w:r>
    </w:p>
    <w:p w14:paraId="04C5C30E" w14:textId="77777777" w:rsidR="00FA3D72" w:rsidRDefault="00FA3D72" w:rsidP="00FA3D72">
      <w:pPr>
        <w:pStyle w:val="Bibliography"/>
      </w:pPr>
      <w:r>
        <w:t>[112]</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31D8927B" w14:textId="77777777" w:rsidR="00FA3D72" w:rsidRDefault="00FA3D72" w:rsidP="00FA3D72">
      <w:pPr>
        <w:pStyle w:val="Bibliography"/>
      </w:pPr>
      <w:r>
        <w:t>[113]</w:t>
      </w:r>
      <w:r>
        <w:tab/>
        <w:t xml:space="preserve">Lopez, C. M.; </w:t>
      </w:r>
      <w:proofErr w:type="spellStart"/>
      <w:r>
        <w:t>Wallich</w:t>
      </w:r>
      <w:proofErr w:type="spellEnd"/>
      <w:r>
        <w:t xml:space="preserve">, R.; </w:t>
      </w:r>
      <w:proofErr w:type="spellStart"/>
      <w:r>
        <w:t>Riesbeck</w:t>
      </w:r>
      <w:proofErr w:type="spellEnd"/>
      <w:r>
        <w:t xml:space="preserve">, K.; </w:t>
      </w:r>
      <w:proofErr w:type="spellStart"/>
      <w:r>
        <w:t>Skerka</w:t>
      </w:r>
      <w:proofErr w:type="spellEnd"/>
      <w:r>
        <w:t xml:space="preserve">,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5C783A78" w14:textId="77777777" w:rsidR="00FA3D72" w:rsidRDefault="00FA3D72" w:rsidP="00FA3D72">
      <w:pPr>
        <w:pStyle w:val="Bibliography"/>
      </w:pPr>
      <w:r>
        <w:t>[114]</w:t>
      </w:r>
      <w:r>
        <w:tab/>
      </w:r>
      <w:proofErr w:type="spellStart"/>
      <w:r>
        <w:t>Rida</w:t>
      </w:r>
      <w:proofErr w:type="spellEnd"/>
      <w:r>
        <w:t xml:space="preserve">, P. C. G.; Nishikawa, A.; Won, G. Y.; Dean, N. Yeast-to-Hyphal Transition Triggers </w:t>
      </w:r>
      <w:proofErr w:type="spellStart"/>
      <w:r>
        <w:t>Formin</w:t>
      </w:r>
      <w:proofErr w:type="spellEnd"/>
      <w:r>
        <w:t xml:space="preserve">-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0B67F9DE" w14:textId="77777777" w:rsidR="00FA3D72" w:rsidRDefault="00FA3D72" w:rsidP="00FA3D72">
      <w:pPr>
        <w:pStyle w:val="Bibliography"/>
      </w:pPr>
      <w:r>
        <w:t>[115]</w:t>
      </w:r>
      <w:r>
        <w:tab/>
      </w:r>
      <w:proofErr w:type="spellStart"/>
      <w:r>
        <w:t>Sandini</w:t>
      </w:r>
      <w:proofErr w:type="spellEnd"/>
      <w:r>
        <w:t xml:space="preserve">, S.; </w:t>
      </w:r>
      <w:proofErr w:type="spellStart"/>
      <w:r>
        <w:t>Stringaro</w:t>
      </w:r>
      <w:proofErr w:type="spellEnd"/>
      <w:r>
        <w:t xml:space="preserve">, A.; </w:t>
      </w:r>
      <w:proofErr w:type="spellStart"/>
      <w:r>
        <w:t>Arancia</w:t>
      </w:r>
      <w:proofErr w:type="spellEnd"/>
      <w:r>
        <w:t xml:space="preserve">, S.; </w:t>
      </w:r>
      <w:proofErr w:type="spellStart"/>
      <w:r>
        <w:t>Colone</w:t>
      </w:r>
      <w:proofErr w:type="spellEnd"/>
      <w:r>
        <w:t xml:space="preserve">, M.; </w:t>
      </w:r>
      <w:proofErr w:type="spellStart"/>
      <w:r>
        <w:t>Mondello</w:t>
      </w:r>
      <w:proofErr w:type="spellEnd"/>
      <w:r>
        <w:t xml:space="preserve">, F.; </w:t>
      </w:r>
      <w:proofErr w:type="spellStart"/>
      <w:r>
        <w:t>Murtas</w:t>
      </w:r>
      <w:proofErr w:type="spellEnd"/>
      <w:r>
        <w:t xml:space="preserve">, S.; Girolamo, A.; Mastrangelo, N.; De </w:t>
      </w:r>
      <w:proofErr w:type="spellStart"/>
      <w:r>
        <w:t>Bernardis</w:t>
      </w:r>
      <w:proofErr w:type="spellEnd"/>
      <w:r>
        <w:t xml:space="preserve">,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2EE97F2F" w14:textId="77777777" w:rsidR="00FA3D72" w:rsidRDefault="00FA3D72" w:rsidP="00FA3D72">
      <w:pPr>
        <w:pStyle w:val="Bibliography"/>
      </w:pPr>
      <w:r>
        <w:t>[116]</w:t>
      </w:r>
      <w:r>
        <w:tab/>
      </w:r>
      <w:proofErr w:type="spellStart"/>
      <w:r>
        <w:t>Saporito</w:t>
      </w:r>
      <w:proofErr w:type="spellEnd"/>
      <w:r>
        <w:t xml:space="preserve">-Irwin, S. M.; </w:t>
      </w:r>
      <w:proofErr w:type="spellStart"/>
      <w:r>
        <w:t>Birse</w:t>
      </w:r>
      <w:proofErr w:type="spellEnd"/>
      <w:r>
        <w:t xml:space="preserve">, C. E.; </w:t>
      </w:r>
      <w:proofErr w:type="spellStart"/>
      <w:r>
        <w:t>Sypherd</w:t>
      </w:r>
      <w:proofErr w:type="spellEnd"/>
      <w:r>
        <w:t xml:space="preserve">, P. S.; </w:t>
      </w:r>
      <w:proofErr w:type="spellStart"/>
      <w:r>
        <w:t>Fonzi</w:t>
      </w:r>
      <w:proofErr w:type="spellEnd"/>
      <w:r>
        <w:t xml:space="preserve">,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4EC0F721" w14:textId="77777777" w:rsidR="00FA3D72" w:rsidRDefault="00FA3D72" w:rsidP="00FA3D72">
      <w:pPr>
        <w:pStyle w:val="Bibliography"/>
      </w:pPr>
      <w:r>
        <w:t>[117]</w:t>
      </w:r>
      <w:r>
        <w:tab/>
        <w:t xml:space="preserve">Kowal, J.; Arras, G.; Colombo, M.; </w:t>
      </w:r>
      <w:proofErr w:type="spellStart"/>
      <w:r>
        <w:t>Jouve</w:t>
      </w:r>
      <w:proofErr w:type="spellEnd"/>
      <w:r>
        <w:t xml:space="preserve">, M.; Morath, J. P.; </w:t>
      </w:r>
      <w:proofErr w:type="spellStart"/>
      <w:r>
        <w:t>Primdal</w:t>
      </w:r>
      <w:proofErr w:type="spellEnd"/>
      <w:r>
        <w:t xml:space="preserve">-Bengtson, B.; </w:t>
      </w:r>
      <w:proofErr w:type="spellStart"/>
      <w:r>
        <w:t>Dingli</w:t>
      </w:r>
      <w:proofErr w:type="spellEnd"/>
      <w:r>
        <w:t xml:space="preserve">, F.; Loew, D.; </w:t>
      </w:r>
      <w:proofErr w:type="spellStart"/>
      <w:r>
        <w:t>Tkach</w:t>
      </w:r>
      <w:proofErr w:type="spellEnd"/>
      <w:r>
        <w:t xml:space="preserve">, M.; </w:t>
      </w:r>
      <w:proofErr w:type="spellStart"/>
      <w:r>
        <w:t>Théry</w:t>
      </w:r>
      <w:proofErr w:type="spellEnd"/>
      <w:r>
        <w:t xml:space="preserve">,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5BD58AA6" w14:textId="77777777" w:rsidR="00FA3D72" w:rsidRDefault="00FA3D72" w:rsidP="00FA3D72">
      <w:pPr>
        <w:pStyle w:val="Bibliography"/>
      </w:pPr>
      <w:r>
        <w:t>[118]</w:t>
      </w:r>
      <w:r>
        <w:tab/>
      </w:r>
      <w:proofErr w:type="spellStart"/>
      <w:r>
        <w:t>Hikita</w:t>
      </w:r>
      <w:proofErr w:type="spellEnd"/>
      <w:r>
        <w:t xml:space="preserve">, T.; Miyata, M.; Watanabe, R.; </w:t>
      </w:r>
      <w:proofErr w:type="spellStart"/>
      <w:r>
        <w:t>Oneyama</w:t>
      </w:r>
      <w:proofErr w:type="spellEnd"/>
      <w:r>
        <w:t xml:space="preserve">,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2A34DE18" w14:textId="77777777" w:rsidR="00FA3D72" w:rsidRDefault="00FA3D72" w:rsidP="00FA3D72">
      <w:pPr>
        <w:pStyle w:val="Bibliography"/>
      </w:pPr>
      <w:r>
        <w:t>[119]</w:t>
      </w:r>
      <w:r>
        <w:tab/>
      </w:r>
      <w:proofErr w:type="spellStart"/>
      <w:r>
        <w:t>Delandre</w:t>
      </w:r>
      <w:proofErr w:type="spellEnd"/>
      <w:r>
        <w:t xml:space="preserve">, C.; </w:t>
      </w:r>
      <w:proofErr w:type="spellStart"/>
      <w:r>
        <w:t>Penabaz</w:t>
      </w:r>
      <w:proofErr w:type="spellEnd"/>
      <w:r>
        <w:t xml:space="preserve">, T. R.; </w:t>
      </w:r>
      <w:proofErr w:type="spellStart"/>
      <w:r>
        <w:t>Passarelli</w:t>
      </w:r>
      <w:proofErr w:type="spellEnd"/>
      <w:r>
        <w:t xml:space="preserve">, A. L.; </w:t>
      </w:r>
      <w:proofErr w:type="spellStart"/>
      <w:r>
        <w:t>Chapes</w:t>
      </w:r>
      <w:proofErr w:type="spellEnd"/>
      <w:r>
        <w:t xml:space="preserve">, S. K.; Clem, R. J. Mutation of </w:t>
      </w:r>
      <w:proofErr w:type="spellStart"/>
      <w:r>
        <w:t>Juxtamembrane</w:t>
      </w:r>
      <w:proofErr w:type="spellEnd"/>
      <w:r>
        <w:t xml:space="preserv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493905C0" w14:textId="77777777" w:rsidR="00FA3D72" w:rsidRDefault="00FA3D72" w:rsidP="00FA3D72">
      <w:pPr>
        <w:pStyle w:val="Bibliography"/>
      </w:pPr>
      <w:r>
        <w:t>[120]</w:t>
      </w:r>
      <w:r>
        <w:tab/>
        <w:t xml:space="preserve">Zimmerman, B.; Kelly, B.; McMillan, B. J.; </w:t>
      </w:r>
      <w:proofErr w:type="spellStart"/>
      <w:r>
        <w:t>Seegar</w:t>
      </w:r>
      <w:proofErr w:type="spellEnd"/>
      <w:r>
        <w:t xml:space="preserve">, T. C. M.; </w:t>
      </w:r>
      <w:proofErr w:type="spellStart"/>
      <w:r>
        <w:t>Dror</w:t>
      </w:r>
      <w:proofErr w:type="spellEnd"/>
      <w:r>
        <w:t xml:space="preserve">, R. O.; Kruse, A. C.; </w:t>
      </w:r>
      <w:proofErr w:type="spellStart"/>
      <w:r>
        <w:t>Blacklow</w:t>
      </w:r>
      <w:proofErr w:type="spellEnd"/>
      <w:r>
        <w:t xml:space="preserve">,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2D93A155"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7"/>
      <w:footerReference w:type="default" r:id="rId18"/>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arlotte Dawson" w:date="2020-01-12T11:21:00Z" w:initials="CD">
    <w:p w14:paraId="1DCAF712" w14:textId="5C8D5725" w:rsidR="00FA3D72" w:rsidRDefault="00FA3D72">
      <w:pPr>
        <w:pStyle w:val="CommentText"/>
      </w:pPr>
      <w:r>
        <w:rPr>
          <w:rStyle w:val="CommentReference"/>
        </w:rPr>
        <w:annotationRef/>
      </w:r>
      <w:r>
        <w:t xml:space="preserve">Paper doesn’t focus on GTPases but on Sur7 family proteins. </w:t>
      </w:r>
      <w:proofErr w:type="gramStart"/>
      <w:r>
        <w:t>Therefore</w:t>
      </w:r>
      <w:proofErr w:type="gramEnd"/>
      <w:r>
        <w:t xml:space="preserve"> title changed. Part of addressing Reviewer #2 Major comment #3.</w:t>
      </w:r>
    </w:p>
  </w:comment>
  <w:comment w:id="2" w:author="Marilyn Anne" w:date="2020-01-17T12:51:00Z" w:initials="MA">
    <w:p w14:paraId="13DDE414" w14:textId="5F23C9D4" w:rsidR="00FA3D72" w:rsidRDefault="00FA3D72">
      <w:pPr>
        <w:pStyle w:val="CommentText"/>
      </w:pPr>
      <w:r>
        <w:rPr>
          <w:rStyle w:val="CommentReference"/>
        </w:rPr>
        <w:annotationRef/>
      </w:r>
      <w:r>
        <w:t>agreed</w:t>
      </w:r>
    </w:p>
  </w:comment>
  <w:comment w:id="19" w:author="Charlotte Dawson" w:date="2020-01-12T11:16:00Z" w:initials="CD">
    <w:p w14:paraId="5A3164BF" w14:textId="4E480CD4" w:rsidR="00FA3D72" w:rsidRDefault="00FA3D72">
      <w:pPr>
        <w:pStyle w:val="CommentText"/>
      </w:pPr>
      <w:r>
        <w:rPr>
          <w:rStyle w:val="CommentReference"/>
        </w:rPr>
        <w:annotationRef/>
      </w:r>
      <w:r>
        <w:t>Replaced this sentence for clarity. Addresses Reviewer #2 Major comment #2.</w:t>
      </w:r>
    </w:p>
  </w:comment>
  <w:comment w:id="20" w:author="Marilyn Anne" w:date="2020-01-17T12:52:00Z" w:initials="MA">
    <w:p w14:paraId="5AAE7E5C" w14:textId="27273BEC" w:rsidR="00FA3D72" w:rsidRDefault="00FA3D72">
      <w:pPr>
        <w:pStyle w:val="CommentText"/>
      </w:pPr>
      <w:r>
        <w:rPr>
          <w:rStyle w:val="CommentReference"/>
        </w:rPr>
        <w:annotationRef/>
      </w:r>
      <w:r>
        <w:t>agreed</w:t>
      </w:r>
    </w:p>
  </w:comment>
  <w:comment w:id="33" w:author="Charlotte Dawson" w:date="2020-01-22T07:56:00Z" w:initials="CD">
    <w:p w14:paraId="0A8E69D5" w14:textId="39E67963" w:rsidR="00FA3D72" w:rsidRDefault="00FA3D72">
      <w:pPr>
        <w:pStyle w:val="CommentText"/>
      </w:pPr>
      <w:r>
        <w:rPr>
          <w:rStyle w:val="CommentReference"/>
        </w:rPr>
        <w:annotationRef/>
      </w:r>
      <w:r>
        <w:rPr>
          <w:rStyle w:val="CommentReference"/>
        </w:rPr>
        <w:annotationRef/>
      </w:r>
      <w:r>
        <w:t>Put focus on Sur7 family proteins. Part of addressing Reviewer #2 Major comment #3.</w:t>
      </w:r>
    </w:p>
  </w:comment>
  <w:comment w:id="42" w:author="Charlotte Dawson" w:date="2020-01-12T17:55:00Z" w:initials="CD">
    <w:p w14:paraId="2E6BA678" w14:textId="4A422F4D" w:rsidR="00FA3D72" w:rsidRDefault="00FA3D72">
      <w:pPr>
        <w:pStyle w:val="CommentText"/>
      </w:pPr>
      <w:r>
        <w:rPr>
          <w:rStyle w:val="CommentReference"/>
        </w:rPr>
        <w:annotationRef/>
      </w:r>
      <w:r>
        <w:t>Removed occurrence of “four strains”. Part of addressing Reviewer #3 Minor comment #2.</w:t>
      </w:r>
    </w:p>
  </w:comment>
  <w:comment w:id="49" w:author="Charlotte Dawson" w:date="2020-01-12T17:57:00Z" w:initials="CD">
    <w:p w14:paraId="63AE8200" w14:textId="71C11868" w:rsidR="00FA3D72" w:rsidRDefault="00FA3D72" w:rsidP="00AA1F64">
      <w:pPr>
        <w:pStyle w:val="CommentText"/>
      </w:pPr>
      <w:r>
        <w:rPr>
          <w:rStyle w:val="CommentReference"/>
        </w:rPr>
        <w:annotationRef/>
      </w:r>
      <w:r>
        <w:t xml:space="preserve">Removed occurrence of “four strains”. </w:t>
      </w:r>
      <w:r>
        <w:rPr>
          <w:rStyle w:val="CommentReference"/>
        </w:rPr>
        <w:annotationRef/>
      </w:r>
      <w:r>
        <w:t>Part of addressing Reviewer #3 Minor comment #2.</w:t>
      </w:r>
    </w:p>
    <w:p w14:paraId="02E0C7F3" w14:textId="38BE1E2E" w:rsidR="00FA3D72" w:rsidRDefault="00FA3D72">
      <w:pPr>
        <w:pStyle w:val="CommentText"/>
      </w:pPr>
    </w:p>
  </w:comment>
  <w:comment w:id="53" w:author="Charlotte Dawson" w:date="2020-01-12T11:19:00Z" w:initials="CD">
    <w:p w14:paraId="535E734F" w14:textId="13745E1A" w:rsidR="00FA3D72" w:rsidRDefault="00FA3D72">
      <w:pPr>
        <w:pStyle w:val="CommentText"/>
      </w:pPr>
      <w:r>
        <w:rPr>
          <w:rStyle w:val="CommentReference"/>
        </w:rPr>
        <w:annotationRef/>
      </w:r>
      <w:r>
        <w:t>Adjusted k factors added for each rotor. Addresses Reviewer #3 Minor comment #1.</w:t>
      </w:r>
    </w:p>
  </w:comment>
  <w:comment w:id="67" w:author="Charlotte Dawson" w:date="2020-01-12T11:20:00Z" w:initials="CD">
    <w:p w14:paraId="7DAB07DE" w14:textId="70A667B1" w:rsidR="00FA3D72" w:rsidRDefault="00FA3D72">
      <w:pPr>
        <w:pStyle w:val="CommentText"/>
      </w:pPr>
      <w:r>
        <w:rPr>
          <w:rStyle w:val="CommentReference"/>
        </w:rPr>
        <w:annotationRef/>
      </w:r>
      <w:r>
        <w:t>Sentence has been replaced for clarity. Addresses Reviewer #2 Major comment #1.</w:t>
      </w:r>
    </w:p>
  </w:comment>
  <w:comment w:id="80" w:author="Charlotte Dawson" w:date="2020-01-22T07:59:00Z" w:initials="CD">
    <w:p w14:paraId="3DBC063E" w14:textId="7F4C8291" w:rsidR="00FA3D72" w:rsidRDefault="00FA3D72">
      <w:pPr>
        <w:pStyle w:val="CommentText"/>
      </w:pPr>
      <w:r>
        <w:rPr>
          <w:rStyle w:val="CommentReference"/>
        </w:rPr>
        <w:annotationRef/>
      </w:r>
      <w:r>
        <w:t>Refer to new DAY286 biofilm EV vs yeast EV comparison. Part of addressing Reviewer #2 additional comment #4.</w:t>
      </w:r>
    </w:p>
  </w:comment>
  <w:comment w:id="86" w:author="Charlotte Dawson" w:date="2020-01-22T07:59:00Z" w:initials="CD">
    <w:p w14:paraId="4FE081F6" w14:textId="6721A922" w:rsidR="00FA3D72" w:rsidRDefault="00FA3D72">
      <w:pPr>
        <w:pStyle w:val="CommentText"/>
      </w:pPr>
      <w:r>
        <w:rPr>
          <w:rStyle w:val="CommentReference"/>
        </w:rPr>
        <w:annotationRef/>
      </w:r>
      <w:r>
        <w:rPr>
          <w:rStyle w:val="CommentReference"/>
        </w:rPr>
        <w:annotationRef/>
      </w:r>
      <w:r>
        <w:t>Supplementary Data S6 contains results of new DAY286 biofilm EV vs yeast EV comparison. Part of addressing Reviewer #2 additional comment #4.</w:t>
      </w:r>
    </w:p>
  </w:comment>
  <w:comment w:id="94" w:author="Charlotte Dawson" w:date="2020-01-22T07:59:00Z" w:initials="CD">
    <w:p w14:paraId="415B59C6" w14:textId="592B8309" w:rsidR="00FA3D72" w:rsidRDefault="00FA3D72">
      <w:pPr>
        <w:pStyle w:val="CommentText"/>
      </w:pPr>
      <w:r>
        <w:rPr>
          <w:rStyle w:val="CommentReference"/>
        </w:rPr>
        <w:annotationRef/>
      </w:r>
      <w:r>
        <w:rPr>
          <w:rStyle w:val="CommentReference"/>
        </w:rPr>
        <w:annotationRef/>
      </w:r>
      <w:r>
        <w:rPr>
          <w:rStyle w:val="CommentReference"/>
        </w:rPr>
        <w:annotationRef/>
      </w:r>
      <w:r>
        <w:t>Supplementary Data S7 contains GO term enrichment results of new DAY286 biofilm EV vs yeast EV comparison. Part of addressing Reviewer #2 additional comment #4.</w:t>
      </w:r>
    </w:p>
  </w:comment>
  <w:comment w:id="99" w:author="Charlotte Dawson" w:date="2020-01-12T17:58:00Z" w:initials="CD">
    <w:p w14:paraId="7CF4B157" w14:textId="417C5DCA" w:rsidR="00FA3D72" w:rsidRDefault="00FA3D72" w:rsidP="00AA1F64">
      <w:pPr>
        <w:pStyle w:val="CommentText"/>
      </w:pPr>
      <w:r>
        <w:rPr>
          <w:rStyle w:val="CommentReference"/>
        </w:rPr>
        <w:annotationRef/>
      </w:r>
      <w:r>
        <w:t xml:space="preserve">Removed occurrence of “four strains”. </w:t>
      </w:r>
      <w:r>
        <w:rPr>
          <w:rStyle w:val="CommentReference"/>
        </w:rPr>
        <w:annotationRef/>
      </w:r>
      <w:r>
        <w:t>Part of addressing Reviewer #3 Minor comment #2.</w:t>
      </w:r>
    </w:p>
    <w:p w14:paraId="05B9DE1C" w14:textId="5244408E" w:rsidR="00FA3D72" w:rsidRDefault="00FA3D72">
      <w:pPr>
        <w:pStyle w:val="CommentText"/>
      </w:pPr>
    </w:p>
  </w:comment>
  <w:comment w:id="102" w:author="Charlotte Dawson" w:date="2020-01-22T08:00:00Z" w:initials="CD">
    <w:p w14:paraId="49DB55EA" w14:textId="6326C06A" w:rsidR="00FA3D72" w:rsidRDefault="00FA3D72">
      <w:pPr>
        <w:pStyle w:val="CommentText"/>
      </w:pPr>
      <w:r>
        <w:rPr>
          <w:rStyle w:val="CommentReference"/>
        </w:rPr>
        <w:annotationRef/>
      </w:r>
      <w:proofErr w:type="spellStart"/>
      <w:r>
        <w:t>Github</w:t>
      </w:r>
      <w:proofErr w:type="spellEnd"/>
      <w:r>
        <w:t xml:space="preserve"> repository to be made public and archived upon article acceptance.</w:t>
      </w:r>
    </w:p>
  </w:comment>
  <w:comment w:id="103" w:author="Charlotte Dawson" w:date="2020-01-22T08:01:00Z" w:initials="CD">
    <w:p w14:paraId="2083EEF3" w14:textId="6B7D554E" w:rsidR="00FA3D72" w:rsidRDefault="00FA3D72">
      <w:pPr>
        <w:pStyle w:val="CommentText"/>
      </w:pPr>
      <w:r>
        <w:rPr>
          <w:rStyle w:val="CommentReference"/>
        </w:rPr>
        <w:annotationRef/>
      </w:r>
      <w:r>
        <w:t>Removed occurrence of “four strains”. Part of addressing Reviewer #3 Minor comment #2.</w:t>
      </w:r>
    </w:p>
  </w:comment>
  <w:comment w:id="110" w:author="Charlotte Dawson" w:date="2020-01-11T10:23:00Z" w:initials="CD">
    <w:p w14:paraId="3553C521" w14:textId="60EA9918" w:rsidR="00FA3D72" w:rsidRDefault="00FA3D72">
      <w:pPr>
        <w:pStyle w:val="CommentText"/>
      </w:pPr>
      <w:r>
        <w:rPr>
          <w:rStyle w:val="CommentReference"/>
        </w:rPr>
        <w:annotationRef/>
      </w:r>
      <w:r>
        <w:t>Removed sentence discussing visual debris. Addresses Reviewer 2 Table S1 comment.</w:t>
      </w:r>
    </w:p>
  </w:comment>
  <w:comment w:id="112" w:author="Charlotte Dawson" w:date="2020-01-22T08:01:00Z" w:initials="CD">
    <w:p w14:paraId="075DD598" w14:textId="0C65D0B9" w:rsidR="00FA3D72" w:rsidRDefault="00FA3D72">
      <w:pPr>
        <w:pStyle w:val="CommentText"/>
      </w:pPr>
      <w:r>
        <w:rPr>
          <w:rStyle w:val="CommentReference"/>
        </w:rPr>
        <w:annotationRef/>
      </w:r>
      <w:r>
        <w:t>Removed occurrence of “four strains”. Part of addressing Reviewer #3 minor comment #2.</w:t>
      </w:r>
    </w:p>
  </w:comment>
  <w:comment w:id="116" w:author="Charlotte Dawson" w:date="2020-01-11T10:59:00Z" w:initials="CD">
    <w:p w14:paraId="0AAEF294" w14:textId="77777777" w:rsidR="00FA3D72" w:rsidRDefault="00FA3D72">
      <w:pPr>
        <w:pStyle w:val="CommentText"/>
      </w:pPr>
      <w:r>
        <w:rPr>
          <w:rStyle w:val="CommentReference"/>
        </w:rPr>
        <w:annotationRef/>
      </w:r>
      <w:r>
        <w:t>Changed Figure 1B to percentage of total EVs bar chart. NTA traces remain as Supplementary Fig. 2.</w:t>
      </w:r>
    </w:p>
    <w:p w14:paraId="3AC4DAA6" w14:textId="0CE0EC2D" w:rsidR="00FA3D72" w:rsidRDefault="00FA3D72">
      <w:pPr>
        <w:pStyle w:val="CommentText"/>
      </w:pPr>
      <w:r>
        <w:t>Addresses Reviewer #2 Figure 1B comment.</w:t>
      </w:r>
    </w:p>
  </w:comment>
  <w:comment w:id="127" w:author="Charlotte Dawson" w:date="2020-01-11T11:15:00Z" w:initials="CD">
    <w:p w14:paraId="3344189B" w14:textId="2B8D9BEC" w:rsidR="00FA3D72" w:rsidRDefault="00FA3D72">
      <w:pPr>
        <w:pStyle w:val="CommentText"/>
      </w:pPr>
      <w:r>
        <w:rPr>
          <w:rStyle w:val="CommentReference"/>
        </w:rPr>
        <w:annotationRef/>
      </w:r>
      <w:r>
        <w:t>Added Supplementary Figure S3A with statistical comparison of mode EV sizes. Addresses Reviewer #2 Figure 1 comment.</w:t>
      </w:r>
    </w:p>
  </w:comment>
  <w:comment w:id="147" w:author="Charlotte Dawson" w:date="2020-01-11T11:17:00Z" w:initials="CD">
    <w:p w14:paraId="30948E9B" w14:textId="1A3C94A6" w:rsidR="00FA3D72" w:rsidRDefault="00FA3D72">
      <w:pPr>
        <w:pStyle w:val="CommentText"/>
      </w:pPr>
      <w:r>
        <w:rPr>
          <w:rStyle w:val="CommentReference"/>
        </w:rPr>
        <w:annotationRef/>
      </w:r>
      <w:r>
        <w:t>Added supplementary Figure S3B with statistical comparison of total particle concentrations. Addresses Reviewer #2 Figure 1 comment.</w:t>
      </w:r>
    </w:p>
  </w:comment>
  <w:comment w:id="177" w:author="Charlotte Dawson" w:date="2020-01-11T17:30:00Z" w:initials="CD">
    <w:p w14:paraId="2D33AD85" w14:textId="19B53D53" w:rsidR="00FA3D72" w:rsidRDefault="00FA3D72">
      <w:pPr>
        <w:pStyle w:val="CommentText"/>
      </w:pPr>
      <w:r>
        <w:rPr>
          <w:rStyle w:val="CommentReference"/>
        </w:rPr>
        <w:annotationRef/>
      </w:r>
      <w:r>
        <w:t>Compare DAY286 EV proteins from yeast vs biofilm. Part of addressing Reviewer #2 additional comment #4.</w:t>
      </w:r>
    </w:p>
  </w:comment>
  <w:comment w:id="189" w:author="Charlotte Dawson" w:date="2020-01-11T17:35:00Z" w:initials="CD">
    <w:p w14:paraId="6C0009CE" w14:textId="61830E93" w:rsidR="00FA3D72" w:rsidRDefault="00FA3D72">
      <w:pPr>
        <w:pStyle w:val="CommentText"/>
      </w:pPr>
      <w:r>
        <w:rPr>
          <w:rStyle w:val="CommentReference"/>
        </w:rPr>
        <w:annotationRef/>
      </w:r>
      <w:r>
        <w:t>Compare abundance of EV proteins in DAY286 yeast EVs vs biofilm EVs. Part of addressing Reviewer #2 additional comment #4.</w:t>
      </w:r>
    </w:p>
  </w:comment>
  <w:comment w:id="219" w:author="Charlotte Dawson" w:date="2020-01-11T17:49:00Z" w:initials="CD">
    <w:p w14:paraId="5C1DBB98" w14:textId="58CFFFE2" w:rsidR="00FA3D72" w:rsidRDefault="00FA3D72">
      <w:pPr>
        <w:pStyle w:val="CommentText"/>
      </w:pPr>
      <w:r>
        <w:rPr>
          <w:rStyle w:val="CommentReference"/>
        </w:rPr>
        <w:annotationRef/>
      </w:r>
      <w:r>
        <w:t>Compare functional enrichment of EV proteins in DAY286 yeast EVs vs biofilm EVs. Part of addressing Reviewer #2 additional comment #4.</w:t>
      </w:r>
    </w:p>
  </w:comment>
  <w:comment w:id="256" w:author="Charlotte Dawson" w:date="2020-01-22T08:05:00Z" w:initials="CD">
    <w:p w14:paraId="3F78EBBA" w14:textId="57120943" w:rsidR="00FA3D72" w:rsidRDefault="00FA3D72">
      <w:pPr>
        <w:pStyle w:val="CommentText"/>
      </w:pPr>
      <w:r>
        <w:rPr>
          <w:rStyle w:val="CommentReference"/>
        </w:rPr>
        <w:annotationRef/>
      </w:r>
      <w:r>
        <w:rPr>
          <w:rStyle w:val="CommentReference"/>
        </w:rPr>
        <w:annotationRef/>
      </w:r>
      <w:r>
        <w:rPr>
          <w:rStyle w:val="CommentReference"/>
        </w:rPr>
        <w:annotationRef/>
      </w:r>
      <w:r>
        <w:rPr>
          <w:rStyle w:val="CommentReference"/>
        </w:rPr>
        <w:annotationRef/>
      </w:r>
      <w:r>
        <w:t xml:space="preserve">Removed occurrence of “four strains”. </w:t>
      </w:r>
      <w:r>
        <w:rPr>
          <w:rStyle w:val="CommentReference"/>
        </w:rPr>
        <w:annotationRef/>
      </w:r>
      <w:r>
        <w:t>Part of addressing Reviewer #3 Minor comment #2.</w:t>
      </w:r>
    </w:p>
  </w:comment>
  <w:comment w:id="258" w:author="Charlotte Dawson" w:date="2020-01-22T08:05:00Z" w:initials="CD">
    <w:p w14:paraId="3A4F5523" w14:textId="5DC64AAA" w:rsidR="00FA3D72" w:rsidRDefault="00FA3D72">
      <w:pPr>
        <w:pStyle w:val="CommentText"/>
      </w:pPr>
      <w:r>
        <w:rPr>
          <w:rStyle w:val="CommentReference"/>
        </w:rPr>
        <w:annotationRef/>
      </w:r>
      <w:r>
        <w:rPr>
          <w:rStyle w:val="CommentReference"/>
        </w:rPr>
        <w:annotationRef/>
      </w:r>
      <w:r>
        <w:rPr>
          <w:rStyle w:val="CommentReference"/>
        </w:rPr>
        <w:annotationRef/>
      </w:r>
      <w:r>
        <w:rPr>
          <w:rStyle w:val="CommentReference"/>
        </w:rPr>
        <w:annotationRef/>
      </w:r>
      <w:r>
        <w:t xml:space="preserve">Removed GTPases from section title as they are not the focus. </w:t>
      </w:r>
      <w:r>
        <w:rPr>
          <w:rStyle w:val="CommentReference"/>
        </w:rPr>
        <w:annotationRef/>
      </w:r>
      <w:r>
        <w:t>Part of addressing Reviewer #3 Minor comment #2.</w:t>
      </w:r>
    </w:p>
  </w:comment>
  <w:comment w:id="270" w:author="Charlotte Dawson" w:date="2020-01-12T11:40:00Z" w:initials="CD">
    <w:p w14:paraId="1B0EF11E" w14:textId="213C5AC7" w:rsidR="00FA3D72" w:rsidRDefault="00FA3D72">
      <w:pPr>
        <w:pStyle w:val="CommentText"/>
      </w:pPr>
      <w:r>
        <w:rPr>
          <w:rStyle w:val="CommentReference"/>
        </w:rPr>
        <w:annotationRef/>
      </w:r>
      <w:r>
        <w:t>Provide further description/reference to Sur7 and GTPases. Part of addressing Reviewer #3 Major comment #3.</w:t>
      </w:r>
    </w:p>
  </w:comment>
  <w:comment w:id="299" w:author="Charlotte Dawson" w:date="2020-01-12T16:55:00Z" w:initials="CD">
    <w:p w14:paraId="5BEA53B3" w14:textId="0F3258E5" w:rsidR="00FA3D72" w:rsidRDefault="00FA3D72">
      <w:pPr>
        <w:pStyle w:val="CommentText"/>
      </w:pPr>
      <w:r>
        <w:rPr>
          <w:rStyle w:val="CommentReference"/>
        </w:rPr>
        <w:annotationRef/>
      </w:r>
      <w:r>
        <w:t>Provided GO terms for the marker candidates in Supplementary and indicated in the text and Figure 5 to which C1-C7 categories they belong in. Addresses Reviewer #3 Major comment #4.</w:t>
      </w:r>
    </w:p>
  </w:comment>
  <w:comment w:id="316" w:author="Charlotte Dawson" w:date="2020-01-11T11:42:00Z" w:initials="CD">
    <w:p w14:paraId="293ADDE8" w14:textId="12FA2CD5" w:rsidR="00FA3D72" w:rsidRDefault="00FA3D72">
      <w:pPr>
        <w:pStyle w:val="CommentText"/>
      </w:pPr>
      <w:r>
        <w:rPr>
          <w:rStyle w:val="CommentReference"/>
        </w:rPr>
        <w:annotationRef/>
      </w:r>
      <w:r>
        <w:t>More emphasis on Hgt1 supporting data which shows a marker protein as EV cargo by TEM. Addresses Reviewer #2 immunogold labelling comment.</w:t>
      </w:r>
    </w:p>
  </w:comment>
  <w:comment w:id="341" w:author="Charlotte Dawson" w:date="2020-01-22T08:07:00Z" w:initials="CD">
    <w:p w14:paraId="2C3D3CFB" w14:textId="734C1A41" w:rsidR="00FA3D72" w:rsidRDefault="00FA3D72">
      <w:pPr>
        <w:pStyle w:val="CommentText"/>
      </w:pPr>
      <w:r>
        <w:rPr>
          <w:rStyle w:val="CommentReference"/>
        </w:rPr>
        <w:annotationRef/>
      </w:r>
      <w:r>
        <w:rPr>
          <w:rStyle w:val="CommentReference"/>
        </w:rPr>
        <w:annotationRef/>
      </w:r>
      <w:r>
        <w:t>Indicated that markers identified in the study are applicable for other strains’ EVs/studies. Part of addressing Reviewer #3 Major comment #5.</w:t>
      </w:r>
    </w:p>
  </w:comment>
  <w:comment w:id="346" w:author="Charlotte Dawson" w:date="2020-01-12T12:04:00Z" w:initials="CD">
    <w:p w14:paraId="7175E868" w14:textId="2D8512E3" w:rsidR="00FA3D72" w:rsidRDefault="00FA3D72">
      <w:pPr>
        <w:pStyle w:val="CommentText"/>
      </w:pPr>
      <w:r>
        <w:rPr>
          <w:rStyle w:val="CommentReference"/>
        </w:rPr>
        <w:annotationRef/>
      </w:r>
      <w:r>
        <w:t>Added more detail about Sur7 family. Part of addressing Reviewer #3 Major comment #3.</w:t>
      </w:r>
    </w:p>
  </w:comment>
  <w:comment w:id="368" w:author="Charlotte Dawson" w:date="2020-01-12T17:46:00Z" w:initials="CD">
    <w:p w14:paraId="2086CB0A" w14:textId="227B1D62" w:rsidR="00FA3D72" w:rsidRDefault="00FA3D72">
      <w:pPr>
        <w:pStyle w:val="CommentText"/>
      </w:pPr>
      <w:r>
        <w:rPr>
          <w:rStyle w:val="CommentReference"/>
        </w:rPr>
        <w:annotationRef/>
      </w:r>
      <w:r>
        <w:t xml:space="preserve">Added more detail about similarities to </w:t>
      </w:r>
      <w:proofErr w:type="spellStart"/>
      <w:r>
        <w:t>tetraspanins</w:t>
      </w:r>
      <w:proofErr w:type="spellEnd"/>
      <w:r>
        <w:t>. Part of addressing Reviewer #3 Major comment #6.</w:t>
      </w:r>
    </w:p>
  </w:comment>
  <w:comment w:id="382" w:author="Charlotte Dawson" w:date="2020-01-12T12:05:00Z" w:initials="CD">
    <w:p w14:paraId="592976B2" w14:textId="16A34990" w:rsidR="00FA3D72" w:rsidRDefault="00FA3D72">
      <w:pPr>
        <w:pStyle w:val="CommentText"/>
      </w:pPr>
      <w:r>
        <w:rPr>
          <w:rStyle w:val="CommentReference"/>
        </w:rPr>
        <w:annotationRef/>
      </w:r>
      <w:r>
        <w:t>Claudin sentence has been removed. Addresses Reviewer #3 Major comment #7.</w:t>
      </w:r>
    </w:p>
  </w:comment>
  <w:comment w:id="390" w:author="Charlotte Dawson" w:date="2020-01-12T17:49:00Z" w:initials="CD">
    <w:p w14:paraId="368BB0CF" w14:textId="7D74EC6E" w:rsidR="00FA3D72" w:rsidRDefault="00FA3D72">
      <w:pPr>
        <w:pStyle w:val="CommentText"/>
      </w:pPr>
      <w:r>
        <w:rPr>
          <w:rStyle w:val="CommentReference"/>
        </w:rPr>
        <w:annotationRef/>
      </w:r>
      <w:r>
        <w:t>Part of addressing Reviewer #3 Major comment #6.</w:t>
      </w:r>
    </w:p>
  </w:comment>
  <w:comment w:id="403" w:author="Charlotte Dawson" w:date="2020-01-12T17:49:00Z" w:initials="CD">
    <w:p w14:paraId="015B2B81" w14:textId="59FE0C01" w:rsidR="00FA3D72" w:rsidRDefault="00FA3D72">
      <w:pPr>
        <w:pStyle w:val="CommentText"/>
      </w:pPr>
      <w:r>
        <w:rPr>
          <w:rStyle w:val="CommentReference"/>
        </w:rPr>
        <w:annotationRef/>
      </w:r>
      <w:r w:rsidR="003B5248">
        <w:t xml:space="preserve">Added reason why topology of these proteins is of interest. </w:t>
      </w:r>
      <w:r>
        <w:t>Part of addressing Reviewer #3 Major comment #6.</w:t>
      </w:r>
    </w:p>
  </w:comment>
  <w:comment w:id="425" w:author="Charlotte Dawson" w:date="2020-01-11T21:06:00Z" w:initials="CD">
    <w:p w14:paraId="6585166B" w14:textId="77777777" w:rsidR="00FA3D72" w:rsidRDefault="00FA3D72" w:rsidP="00000A4B">
      <w:pPr>
        <w:pStyle w:val="CommentText"/>
      </w:pPr>
      <w:r>
        <w:rPr>
          <w:rStyle w:val="CommentReference"/>
        </w:rPr>
        <w:annotationRef/>
      </w:r>
      <w:r>
        <w:rPr>
          <w:rStyle w:val="CommentReference"/>
        </w:rPr>
        <w:annotationRef/>
      </w:r>
      <w:r>
        <w:t>Changed Figure 1B to percentage of total EVs bar chart. NTA traces remain as Supplementary Fig. 2.</w:t>
      </w:r>
    </w:p>
    <w:p w14:paraId="3DBA03ED" w14:textId="77777777" w:rsidR="00FA3D72" w:rsidRDefault="00FA3D72" w:rsidP="00000A4B">
      <w:pPr>
        <w:pStyle w:val="CommentText"/>
      </w:pPr>
      <w:r>
        <w:t>Addresses Reviewer #2 Figure 1B comment.</w:t>
      </w:r>
    </w:p>
    <w:p w14:paraId="48590D74" w14:textId="24357B02" w:rsidR="00FA3D72" w:rsidRDefault="00FA3D72">
      <w:pPr>
        <w:pStyle w:val="CommentText"/>
      </w:pPr>
    </w:p>
  </w:comment>
  <w:comment w:id="435" w:author="Charlotte Dawson" w:date="2020-01-11T21:27:00Z" w:initials="CD">
    <w:p w14:paraId="2892ED80" w14:textId="2FC76E57" w:rsidR="00FA3D72" w:rsidRDefault="00FA3D72">
      <w:pPr>
        <w:pStyle w:val="CommentText"/>
      </w:pPr>
      <w:r>
        <w:rPr>
          <w:rStyle w:val="CommentReference"/>
        </w:rPr>
        <w:annotationRef/>
      </w:r>
      <w:r w:rsidR="003B5248">
        <w:t xml:space="preserve">Indicated criterion for GO term selection. </w:t>
      </w:r>
      <w:r>
        <w:t>Addresses Reviewer #3 Minor comment #3.</w:t>
      </w:r>
    </w:p>
  </w:comment>
  <w:comment w:id="454" w:author="Charlotte Dawson" w:date="2020-01-12T16:25:00Z" w:initials="CD">
    <w:p w14:paraId="132B762E" w14:textId="1F54381F" w:rsidR="00FA3D72" w:rsidRDefault="00FA3D72">
      <w:pPr>
        <w:pStyle w:val="CommentText"/>
      </w:pPr>
      <w:r>
        <w:rPr>
          <w:rStyle w:val="CommentReference"/>
        </w:rPr>
        <w:annotationRef/>
      </w:r>
      <w:r w:rsidR="003B5248">
        <w:t xml:space="preserve">Show which C1-C8 clusters the 22 markers are part of </w:t>
      </w:r>
      <w:r>
        <w:t>Part of addressing Reviewer #3 Major comment #4.</w:t>
      </w:r>
    </w:p>
  </w:comment>
  <w:comment w:id="462" w:author="Charlotte Dawson" w:date="2020-01-12T17:16:00Z" w:initials="CD">
    <w:p w14:paraId="0593129F" w14:textId="7891428A" w:rsidR="00FA3D72" w:rsidRDefault="00FA3D72">
      <w:pPr>
        <w:pStyle w:val="CommentText"/>
      </w:pPr>
      <w:r>
        <w:rPr>
          <w:rStyle w:val="CommentReference"/>
        </w:rPr>
        <w:annotationRef/>
      </w:r>
      <w:r w:rsidR="003B5248">
        <w:t xml:space="preserve">Provided clearer description of Figure 8. </w:t>
      </w:r>
      <w:bookmarkStart w:id="465" w:name="_GoBack"/>
      <w:bookmarkEnd w:id="465"/>
      <w:r>
        <w:t>Part of addressing Reviewer #3 Major comment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CAF712" w15:done="0"/>
  <w15:commentEx w15:paraId="13DDE414" w15:paraIdParent="1DCAF712" w15:done="0"/>
  <w15:commentEx w15:paraId="5A3164BF" w15:done="0"/>
  <w15:commentEx w15:paraId="5AAE7E5C" w15:paraIdParent="5A3164BF" w15:done="0"/>
  <w15:commentEx w15:paraId="0A8E69D5" w15:done="0"/>
  <w15:commentEx w15:paraId="2E6BA678" w15:done="0"/>
  <w15:commentEx w15:paraId="02E0C7F3" w15:done="0"/>
  <w15:commentEx w15:paraId="535E734F" w15:done="0"/>
  <w15:commentEx w15:paraId="7DAB07DE" w15:done="0"/>
  <w15:commentEx w15:paraId="3DBC063E" w15:done="0"/>
  <w15:commentEx w15:paraId="4FE081F6" w15:done="0"/>
  <w15:commentEx w15:paraId="415B59C6" w15:done="0"/>
  <w15:commentEx w15:paraId="05B9DE1C" w15:done="0"/>
  <w15:commentEx w15:paraId="49DB55EA" w15:done="0"/>
  <w15:commentEx w15:paraId="2083EEF3" w15:done="0"/>
  <w15:commentEx w15:paraId="3553C521" w15:done="0"/>
  <w15:commentEx w15:paraId="075DD598" w15:done="0"/>
  <w15:commentEx w15:paraId="3AC4DAA6" w15:done="0"/>
  <w15:commentEx w15:paraId="3344189B" w15:done="0"/>
  <w15:commentEx w15:paraId="30948E9B" w15:done="0"/>
  <w15:commentEx w15:paraId="2D33AD85" w15:done="0"/>
  <w15:commentEx w15:paraId="6C0009CE" w15:done="0"/>
  <w15:commentEx w15:paraId="5C1DBB98" w15:done="0"/>
  <w15:commentEx w15:paraId="3F78EBBA" w15:done="0"/>
  <w15:commentEx w15:paraId="3A4F5523" w15:done="0"/>
  <w15:commentEx w15:paraId="1B0EF11E" w15:done="0"/>
  <w15:commentEx w15:paraId="5BEA53B3" w15:done="0"/>
  <w15:commentEx w15:paraId="293ADDE8" w15:done="0"/>
  <w15:commentEx w15:paraId="2C3D3CFB" w15:done="0"/>
  <w15:commentEx w15:paraId="7175E868" w15:done="0"/>
  <w15:commentEx w15:paraId="2086CB0A" w15:done="0"/>
  <w15:commentEx w15:paraId="592976B2" w15:done="0"/>
  <w15:commentEx w15:paraId="368BB0CF" w15:done="0"/>
  <w15:commentEx w15:paraId="015B2B81" w15:done="0"/>
  <w15:commentEx w15:paraId="48590D74" w15:done="0"/>
  <w15:commentEx w15:paraId="2892ED80" w15:done="0"/>
  <w15:commentEx w15:paraId="132B762E" w15:done="0"/>
  <w15:commentEx w15:paraId="059312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AF712" w16cid:durableId="21C57FC5"/>
  <w16cid:commentId w16cid:paraId="13DDE414" w16cid:durableId="21CC2C49"/>
  <w16cid:commentId w16cid:paraId="5A3164BF" w16cid:durableId="21C57E7B"/>
  <w16cid:commentId w16cid:paraId="5AAE7E5C" w16cid:durableId="21CC2CAB"/>
  <w16cid:commentId w16cid:paraId="0A8E69D5" w16cid:durableId="21D27EB2"/>
  <w16cid:commentId w16cid:paraId="2E6BA678" w16cid:durableId="21C5DC28"/>
  <w16cid:commentId w16cid:paraId="02E0C7F3" w16cid:durableId="21C5DC7A"/>
  <w16cid:commentId w16cid:paraId="535E734F" w16cid:durableId="21C57F50"/>
  <w16cid:commentId w16cid:paraId="7DAB07DE" w16cid:durableId="21C57F7A"/>
  <w16cid:commentId w16cid:paraId="3DBC063E" w16cid:durableId="21D27F50"/>
  <w16cid:commentId w16cid:paraId="4FE081F6" w16cid:durableId="21D27F74"/>
  <w16cid:commentId w16cid:paraId="415B59C6" w16cid:durableId="21D27F7D"/>
  <w16cid:commentId w16cid:paraId="05B9DE1C" w16cid:durableId="21C5DCB2"/>
  <w16cid:commentId w16cid:paraId="49DB55EA" w16cid:durableId="21D27F9B"/>
  <w16cid:commentId w16cid:paraId="2083EEF3" w16cid:durableId="21D27FC1"/>
  <w16cid:commentId w16cid:paraId="3553C521" w16cid:durableId="21C42084"/>
  <w16cid:commentId w16cid:paraId="075DD598" w16cid:durableId="21D27FE4"/>
  <w16cid:commentId w16cid:paraId="3AC4DAA6" w16cid:durableId="21C428F5"/>
  <w16cid:commentId w16cid:paraId="3344189B" w16cid:durableId="21C42CE8"/>
  <w16cid:commentId w16cid:paraId="30948E9B" w16cid:durableId="21C42D43"/>
  <w16cid:commentId w16cid:paraId="2D33AD85" w16cid:durableId="21C484AA"/>
  <w16cid:commentId w16cid:paraId="6C0009CE" w16cid:durableId="21C485DE"/>
  <w16cid:commentId w16cid:paraId="5C1DBB98" w16cid:durableId="21C48914"/>
  <w16cid:commentId w16cid:paraId="3F78EBBA" w16cid:durableId="21D280CC"/>
  <w16cid:commentId w16cid:paraId="3A4F5523" w16cid:durableId="21D280E5"/>
  <w16cid:commentId w16cid:paraId="1B0EF11E" w16cid:durableId="21C58443"/>
  <w16cid:commentId w16cid:paraId="5BEA53B3" w16cid:durableId="21C5CDFC"/>
  <w16cid:commentId w16cid:paraId="293ADDE8" w16cid:durableId="21C4333C"/>
  <w16cid:commentId w16cid:paraId="2C3D3CFB" w16cid:durableId="21D2812E"/>
  <w16cid:commentId w16cid:paraId="7175E868" w16cid:durableId="21C589CB"/>
  <w16cid:commentId w16cid:paraId="2086CB0A" w16cid:durableId="21C5D9FD"/>
  <w16cid:commentId w16cid:paraId="592976B2" w16cid:durableId="21C589F5"/>
  <w16cid:commentId w16cid:paraId="368BB0CF" w16cid:durableId="21C5DA9F"/>
  <w16cid:commentId w16cid:paraId="015B2B81" w16cid:durableId="21C5DAB0"/>
  <w16cid:commentId w16cid:paraId="48590D74" w16cid:durableId="21C4B748"/>
  <w16cid:commentId w16cid:paraId="2892ED80" w16cid:durableId="21C4BC43"/>
  <w16cid:commentId w16cid:paraId="132B762E" w16cid:durableId="21C5C704"/>
  <w16cid:commentId w16cid:paraId="0593129F" w16cid:durableId="21C5D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936DC" w14:textId="77777777" w:rsidR="00CC19FE" w:rsidRDefault="00CC19FE" w:rsidP="004830CB">
      <w:pPr>
        <w:spacing w:after="0" w:line="240" w:lineRule="auto"/>
      </w:pPr>
      <w:r>
        <w:separator/>
      </w:r>
    </w:p>
  </w:endnote>
  <w:endnote w:type="continuationSeparator" w:id="0">
    <w:p w14:paraId="0F34EA81" w14:textId="77777777" w:rsidR="00CC19FE" w:rsidRDefault="00CC19FE"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FA3D72" w:rsidRDefault="00FA3D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FA3D72" w:rsidRDefault="00FA3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6E125" w14:textId="77777777" w:rsidR="00CC19FE" w:rsidRDefault="00CC19FE" w:rsidP="004830CB">
      <w:pPr>
        <w:spacing w:after="0" w:line="240" w:lineRule="auto"/>
      </w:pPr>
      <w:r>
        <w:separator/>
      </w:r>
    </w:p>
  </w:footnote>
  <w:footnote w:type="continuationSeparator" w:id="0">
    <w:p w14:paraId="7F1798A7" w14:textId="77777777" w:rsidR="00CC19FE" w:rsidRDefault="00CC19FE"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1E64895E" w:rsidR="00FA3D72" w:rsidRPr="007C35FA" w:rsidRDefault="00FA3D72" w:rsidP="007C35FA">
    <w:pPr>
      <w:spacing w:line="480" w:lineRule="auto"/>
    </w:pPr>
    <w:fldSimple w:instr=" STYLEREF  &quot;Heading 1&quot;  \* MERGEFORMAT ">
      <w:r w:rsidR="003B5248">
        <w:rPr>
          <w:noProof/>
        </w:rPr>
        <w:t>Result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500D"/>
    <w:multiLevelType w:val="hybridMultilevel"/>
    <w:tmpl w:val="79B20B4A"/>
    <w:lvl w:ilvl="0" w:tplc="7EEECE1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52E71"/>
    <w:multiLevelType w:val="hybridMultilevel"/>
    <w:tmpl w:val="B3B81158"/>
    <w:lvl w:ilvl="0" w:tplc="A0FE976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C6274D"/>
    <w:multiLevelType w:val="hybridMultilevel"/>
    <w:tmpl w:val="2FA07D6A"/>
    <w:lvl w:ilvl="0" w:tplc="E654BE5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C68D1"/>
    <w:multiLevelType w:val="hybridMultilevel"/>
    <w:tmpl w:val="E3DE7596"/>
    <w:lvl w:ilvl="0" w:tplc="8F9498B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Dawson">
    <w15:presenceInfo w15:providerId="Windows Live" w15:userId="e477ba96f1fbc775"/>
  </w15:person>
  <w15:person w15:author="Marilyn Anne">
    <w15:presenceInfo w15:providerId="Windows Live" w15:userId="8205f36bfdebfba4"/>
  </w15:person>
  <w15:person w15:author="Mark Bleackley">
    <w15:presenceInfo w15:providerId="Windows Live" w15:userId="5a055f89b24a3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F1C87"/>
    <w:rsid w:val="001F2BD9"/>
    <w:rsid w:val="001F5216"/>
    <w:rsid w:val="001F6121"/>
    <w:rsid w:val="002073D1"/>
    <w:rsid w:val="002125DC"/>
    <w:rsid w:val="00214536"/>
    <w:rsid w:val="00215094"/>
    <w:rsid w:val="002207E2"/>
    <w:rsid w:val="00221012"/>
    <w:rsid w:val="002212F6"/>
    <w:rsid w:val="0022344D"/>
    <w:rsid w:val="00225995"/>
    <w:rsid w:val="00227785"/>
    <w:rsid w:val="0023205A"/>
    <w:rsid w:val="00232DEE"/>
    <w:rsid w:val="00233766"/>
    <w:rsid w:val="00234742"/>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598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2B95"/>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248"/>
    <w:rsid w:val="003B5D65"/>
    <w:rsid w:val="003B7A8A"/>
    <w:rsid w:val="003C134C"/>
    <w:rsid w:val="003C568E"/>
    <w:rsid w:val="003D2569"/>
    <w:rsid w:val="003D40D8"/>
    <w:rsid w:val="003D4959"/>
    <w:rsid w:val="003D5D09"/>
    <w:rsid w:val="003E0EBB"/>
    <w:rsid w:val="003E0F1A"/>
    <w:rsid w:val="003E0F8C"/>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0E07"/>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6B6F"/>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3D2"/>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40F3"/>
    <w:rsid w:val="00825D10"/>
    <w:rsid w:val="0082661D"/>
    <w:rsid w:val="0082701D"/>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D4C20"/>
    <w:rsid w:val="008E073A"/>
    <w:rsid w:val="008E21D8"/>
    <w:rsid w:val="008E55DB"/>
    <w:rsid w:val="008E6594"/>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2D7D"/>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699F"/>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1F2"/>
    <w:rsid w:val="00A368AD"/>
    <w:rsid w:val="00A37C08"/>
    <w:rsid w:val="00A40090"/>
    <w:rsid w:val="00A40E48"/>
    <w:rsid w:val="00A413AA"/>
    <w:rsid w:val="00A4183F"/>
    <w:rsid w:val="00A42033"/>
    <w:rsid w:val="00A43264"/>
    <w:rsid w:val="00A43C13"/>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3A7F"/>
    <w:rsid w:val="00AC4D27"/>
    <w:rsid w:val="00AD0419"/>
    <w:rsid w:val="00AD0A09"/>
    <w:rsid w:val="00AD1F9B"/>
    <w:rsid w:val="00AD2DBD"/>
    <w:rsid w:val="00AD6D13"/>
    <w:rsid w:val="00AD7EF6"/>
    <w:rsid w:val="00AE0132"/>
    <w:rsid w:val="00AE0E60"/>
    <w:rsid w:val="00AE1CC2"/>
    <w:rsid w:val="00AE3C57"/>
    <w:rsid w:val="00AE3E92"/>
    <w:rsid w:val="00AE5F16"/>
    <w:rsid w:val="00AF00E1"/>
    <w:rsid w:val="00AF0A5A"/>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425A"/>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484E"/>
    <w:rsid w:val="00C13A03"/>
    <w:rsid w:val="00C17D7B"/>
    <w:rsid w:val="00C2142E"/>
    <w:rsid w:val="00C22D33"/>
    <w:rsid w:val="00C248B4"/>
    <w:rsid w:val="00C252B4"/>
    <w:rsid w:val="00C256C7"/>
    <w:rsid w:val="00C26BF5"/>
    <w:rsid w:val="00C31B1D"/>
    <w:rsid w:val="00C340CA"/>
    <w:rsid w:val="00C3516E"/>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19FE"/>
    <w:rsid w:val="00CC20D2"/>
    <w:rsid w:val="00CC5238"/>
    <w:rsid w:val="00CC632D"/>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41F0"/>
    <w:rsid w:val="00D76C5B"/>
    <w:rsid w:val="00D77F0A"/>
    <w:rsid w:val="00D85A9C"/>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5516"/>
    <w:rsid w:val="00E574D7"/>
    <w:rsid w:val="00E5751B"/>
    <w:rsid w:val="00E60B98"/>
    <w:rsid w:val="00E63D1D"/>
    <w:rsid w:val="00E745F0"/>
    <w:rsid w:val="00E74878"/>
    <w:rsid w:val="00E74C1B"/>
    <w:rsid w:val="00E774C5"/>
    <w:rsid w:val="00E777CC"/>
    <w:rsid w:val="00E80BB1"/>
    <w:rsid w:val="00E81198"/>
    <w:rsid w:val="00E90701"/>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580A"/>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11B7E"/>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3D72"/>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semiHidden/>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semiHidden/>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 w:type="character" w:styleId="FollowedHyperlink">
    <w:name w:val="FollowedHyperlink"/>
    <w:basedOn w:val="DefaultParagraphFont"/>
    <w:uiPriority w:val="99"/>
    <w:semiHidden/>
    <w:unhideWhenUsed/>
    <w:rsid w:val="00F11B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1-7521-099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3-4718-423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rcid.org/0000-0002-9717-756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51-5971" TargetMode="External"/><Relationship Id="rId5" Type="http://schemas.openxmlformats.org/officeDocument/2006/relationships/webSettings" Target="webSettings.xml"/><Relationship Id="rId15" Type="http://schemas.openxmlformats.org/officeDocument/2006/relationships/hyperlink" Target="https://orcid.org/0000-0002-8257-5128"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2-3755-75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ECE05-565C-4DB5-B756-73F6BB15A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43</Pages>
  <Words>104987</Words>
  <Characters>598428</Characters>
  <Application>Microsoft Office Word</Application>
  <DocSecurity>0</DocSecurity>
  <Lines>4986</Lines>
  <Paragraphs>1404</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70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5</cp:revision>
  <cp:lastPrinted>2019-05-03T05:45:00Z</cp:lastPrinted>
  <dcterms:created xsi:type="dcterms:W3CDTF">2020-01-17T02:10:00Z</dcterms:created>
  <dcterms:modified xsi:type="dcterms:W3CDTF">2020-01-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h3w1b3C"/&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